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Del="008C66CD" w:rsidRDefault="00B11BFB" w:rsidP="007E2108">
      <w:pPr>
        <w:spacing w:after="360" w:line="480" w:lineRule="auto"/>
        <w:outlineLvl w:val="0"/>
        <w:rPr>
          <w:del w:id="0" w:author="Ole Shelton" w:date="2018-02-15T15:30:00Z"/>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8C66CD">
      <w:pPr>
        <w:spacing w:after="360" w:line="480" w:lineRule="auto"/>
        <w:outlineLvl w:val="0"/>
        <w:rPr>
          <w:rFonts w:ascii="Times" w:hAnsi="Times" w:cs="Times New Roman"/>
          <w:sz w:val="24"/>
          <w:szCs w:val="24"/>
        </w:rPr>
        <w:pPrChange w:id="1" w:author="Ole Shelton" w:date="2018-02-15T15:30:00Z">
          <w:pPr>
            <w:spacing w:after="0" w:line="480" w:lineRule="auto"/>
          </w:pPr>
        </w:pPrChange>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6E74BC74"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340382D-CB97-4B45-97A5-BCA337327C7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2"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F2F5BB6-DAF0-41C4-AA09-F31F7126092F&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92323E-894B-4576-87E5-23ED2D1F60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wave energy att</w:t>
      </w:r>
      <w:r w:rsidR="00467531" w:rsidRPr="004D56C3">
        <w:rPr>
          <w:rFonts w:ascii="Times" w:hAnsi="Times" w:cs="Times New Roman"/>
          <w:sz w:val="24"/>
          <w:szCs w:val="24"/>
        </w:rPr>
        <w:t xml:space="preserve">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56C3">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56C3">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4D56C3">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4D56C3">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F425F6" w:rsidRPr="004D56C3">
        <w:rPr>
          <w:rFonts w:ascii="Times" w:hAnsi="Times" w:cs="Times New Roman"/>
          <w:sz w:val="24"/>
          <w:szCs w:val="24"/>
        </w:rPr>
        <w:instrText xml:space="preserve"> ADDIN PAPERS2_CITATIONS &lt;citation&gt;&lt;uuid&gt;F3EF2359-CADF-46D3-B573-A304D4FC71CB&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4D56C3">
        <w:rPr>
          <w:rFonts w:ascii="Times" w:hAnsi="Times" w:cs="Times New Roman"/>
          <w:sz w:val="24"/>
          <w:szCs w:val="24"/>
        </w:rPr>
        <w:t>(Wilmers et al. 2012)</w:t>
      </w:r>
      <w:r w:rsidR="003D1D77" w:rsidRPr="00AF1F04">
        <w:rPr>
          <w:rFonts w:ascii="Times" w:hAnsi="Times" w:cs="Times New Roman"/>
          <w:sz w:val="24"/>
          <w:szCs w:val="24"/>
        </w:rPr>
        <w:fldChar w:fldCharType="end"/>
      </w:r>
      <w:r w:rsidR="00467531" w:rsidRPr="004D56C3">
        <w:rPr>
          <w:rFonts w:ascii="Times" w:hAnsi="Times" w:cs="Times New Roman"/>
          <w:sz w:val="24"/>
          <w:szCs w:val="24"/>
        </w:rPr>
        <w:t>.</w:t>
      </w:r>
      <w:r w:rsidR="005742B0" w:rsidRPr="004D56C3">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F61881D-F2CC-4179-8478-AA4057F9556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1262BD0"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7F2AF67-5729-493B-BEA6-AEE3CDDE8968&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Kvitek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0D50640-ED65-4A5A-94DA-C9E3903F0F9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Pfister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1D1AB6F2"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4B50C4-83F0-47F9-A64D-F79D88805BB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w:t>
      </w:r>
      <w:proofErr w:type="gramStart"/>
      <w:r w:rsidRPr="00AF1F04">
        <w:rPr>
          <w:rFonts w:ascii="Times" w:hAnsi="Times" w:cs="Times New Roman"/>
          <w:sz w:val="24"/>
          <w:szCs w:val="24"/>
        </w:rPr>
        <w:t>habitats, and</w:t>
      </w:r>
      <w:proofErr w:type="gramEnd"/>
      <w:r w:rsidRPr="00AF1F04">
        <w:rPr>
          <w:rFonts w:ascii="Times" w:hAnsi="Times" w:cs="Times New Roman"/>
          <w:sz w:val="24"/>
          <w:szCs w:val="24"/>
        </w:rPr>
        <w:t xml:space="preserve">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12703E05"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w:t>
      </w:r>
      <w:ins w:id="3" w:author="Microsoft Office User" w:date="2018-01-19T15:54:00Z">
        <w:r w:rsidR="003E2094">
          <w:rPr>
            <w:rFonts w:ascii="Times" w:hAnsi="Times" w:cs="Times New Roman"/>
            <w:sz w:val="24"/>
            <w:szCs w:val="24"/>
          </w:rPr>
          <w:t>h</w:t>
        </w:r>
      </w:ins>
      <w:r w:rsidR="00F37A2C" w:rsidRPr="00AF1F04">
        <w:rPr>
          <w:rFonts w:ascii="Times" w:hAnsi="Times" w:cs="Times New Roman"/>
          <w:sz w:val="24"/>
          <w:szCs w:val="24"/>
        </w:rPr>
        <w:t>dehl</w:t>
      </w:r>
      <w:proofErr w:type="spellEnd"/>
      <w:r w:rsidR="00F37A2C" w:rsidRPr="00AF1F04">
        <w:rPr>
          <w:rFonts w:ascii="Times" w:hAnsi="Times" w:cs="Times New Roman"/>
          <w:sz w:val="24"/>
          <w:szCs w:val="24"/>
        </w:rPr>
        <w:t xml:space="preserve"> </w:t>
      </w:r>
      <w:ins w:id="4" w:author="Microsoft Office User" w:date="2018-01-19T15:55:00Z">
        <w:r w:rsidR="003E2094">
          <w:rPr>
            <w:rFonts w:ascii="Times" w:hAnsi="Times" w:cs="Times New Roman"/>
            <w:sz w:val="24"/>
            <w:szCs w:val="24"/>
          </w:rPr>
          <w:t xml:space="preserve">(and throughout – the spelling I am used to has an added ‘h’) </w:t>
        </w:r>
      </w:ins>
      <w:r w:rsidR="00F37A2C" w:rsidRPr="00AF1F04">
        <w:rPr>
          <w:rFonts w:ascii="Times" w:hAnsi="Times" w:cs="Times New Roman"/>
          <w:sz w:val="24"/>
          <w:szCs w:val="24"/>
        </w:rPr>
        <w:t xml:space="preserve">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the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ins w:id="5" w:author="Microsoft Office User" w:date="2018-01-19T15:56:00Z">
        <w:r w:rsidR="0045583B">
          <w:rPr>
            <w:rFonts w:ascii="Times" w:hAnsi="Times" w:cs="Times New Roman"/>
            <w:sz w:val="24"/>
            <w:szCs w:val="24"/>
          </w:rPr>
          <w:t>[sort of confusing. Exactly what years have surveys?]</w:t>
        </w:r>
      </w:ins>
    </w:p>
    <w:p w14:paraId="3A66B52E" w14:textId="19DD1E83" w:rsidR="00863D60" w:rsidRPr="00AF1F04" w:rsidRDefault="001E05ED" w:rsidP="005F2F8A">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w:t>
      </w:r>
      <w:ins w:id="6" w:author="Microsoft Office User" w:date="2018-01-19T15:57:00Z">
        <w:r w:rsidR="005F2F8A">
          <w:rPr>
            <w:rFonts w:ascii="Times" w:hAnsi="Times" w:cs="Times New Roman"/>
            <w:color w:val="151518"/>
            <w:sz w:val="24"/>
            <w:szCs w:val="24"/>
          </w:rPr>
          <w:t xml:space="preserve"> (check spelling)</w:t>
        </w:r>
      </w:ins>
      <w:r w:rsidRPr="00AF1F04">
        <w:rPr>
          <w:rFonts w:ascii="Times" w:hAnsi="Times" w:cs="Times New Roman"/>
          <w:color w:val="151518"/>
          <w:sz w:val="24"/>
          <w:szCs w:val="24"/>
        </w:rPr>
        <w:t xml:space="preserve">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w:t>
      </w:r>
      <w:r w:rsidRPr="00AF1F04">
        <w:rPr>
          <w:rFonts w:ascii="Times" w:hAnsi="Times" w:cs="Times New Roman"/>
          <w:color w:val="151518"/>
          <w:sz w:val="24"/>
          <w:szCs w:val="24"/>
        </w:rPr>
        <w:lastRenderedPageBreak/>
        <w:t xml:space="preserve">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 xml:space="preserve">and to </w:t>
      </w:r>
      <w:del w:id="7" w:author="Microsoft Office User" w:date="2018-01-19T15:57:00Z">
        <w:r w:rsidR="00863D60" w:rsidRPr="00AF1F04" w:rsidDel="005F2F8A">
          <w:rPr>
            <w:rFonts w:ascii="Times" w:hAnsi="Times" w:cs="Times New Roman"/>
            <w:color w:val="151518"/>
            <w:sz w:val="24"/>
            <w:szCs w:val="24"/>
          </w:rPr>
          <w:delText xml:space="preserve">allow </w:delText>
        </w:r>
      </w:del>
      <w:ins w:id="8" w:author="Microsoft Office User" w:date="2018-01-19T15:57:00Z">
        <w:r w:rsidR="005F2F8A">
          <w:rPr>
            <w:rFonts w:ascii="Times" w:hAnsi="Times" w:cs="Times New Roman"/>
            <w:color w:val="151518"/>
            <w:sz w:val="24"/>
            <w:szCs w:val="24"/>
          </w:rPr>
          <w:t>test</w:t>
        </w:r>
        <w:r w:rsidR="005F2F8A" w:rsidRPr="00AF1F04">
          <w:rPr>
            <w:rFonts w:ascii="Times" w:hAnsi="Times" w:cs="Times New Roman"/>
            <w:color w:val="151518"/>
            <w:sz w:val="24"/>
            <w:szCs w:val="24"/>
          </w:rPr>
          <w:t xml:space="preserve"> </w:t>
        </w:r>
      </w:ins>
      <w:r w:rsidR="00863D60" w:rsidRPr="00AF1F04">
        <w:rPr>
          <w:rFonts w:ascii="Times" w:hAnsi="Times" w:cs="Times New Roman"/>
          <w:color w:val="151518"/>
          <w:sz w:val="24"/>
          <w:szCs w:val="24"/>
        </w:rPr>
        <w:t>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8"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5B6A99A0" w:rsidR="000F51AE" w:rsidRPr="00AF1F04" w:rsidRDefault="000F51AE" w:rsidP="00B712D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w:t>
      </w:r>
      <w:r w:rsidRPr="00AF1F04">
        <w:rPr>
          <w:rFonts w:ascii="Times" w:hAnsi="Times" w:cs="Times New Roman"/>
          <w:sz w:val="24"/>
          <w:szCs w:val="24"/>
        </w:rPr>
        <w:lastRenderedPageBreak/>
        <w:t xml:space="preserve">annual from 1989-2015 (but no surveys in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w:t>
      </w:r>
      <w:del w:id="9" w:author="Microsoft Office User" w:date="2018-01-19T15:59:00Z">
        <w:r w:rsidR="004563B1" w:rsidRPr="00AF1F04" w:rsidDel="00B712D5">
          <w:rPr>
            <w:rFonts w:ascii="Times" w:hAnsi="Times" w:cs="Times New Roman"/>
            <w:sz w:val="24"/>
            <w:szCs w:val="24"/>
          </w:rPr>
          <w:delText xml:space="preserve">notably </w:delText>
        </w:r>
      </w:del>
      <w:r w:rsidR="004563B1" w:rsidRPr="00AF1F04">
        <w:rPr>
          <w:rFonts w:ascii="Times" w:hAnsi="Times" w:cs="Times New Roman"/>
          <w:sz w:val="24"/>
          <w:szCs w:val="24"/>
        </w:rPr>
        <w:t>uncertain.</w:t>
      </w:r>
    </w:p>
    <w:p w14:paraId="199434C5" w14:textId="7B50C55C"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r w:rsidRPr="005647B0">
        <w:rPr>
          <w:rFonts w:ascii="Times" w:hAnsi="Times" w:cs="Times New Roman"/>
          <w:color w:val="151518"/>
          <w:sz w:val="24"/>
          <w:szCs w:val="24"/>
        </w:rPr>
        <w:t xml:space="preserve">home-range size of sea otters of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EE71EDA"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w:t>
      </w:r>
      <w:proofErr w:type="gramStart"/>
      <w:r w:rsidR="00792DAF" w:rsidRPr="00AF1F04">
        <w:rPr>
          <w:rFonts w:ascii="Times" w:hAnsi="Times" w:cs="Times New Roman"/>
          <w:sz w:val="24"/>
          <w:szCs w:val="24"/>
        </w:rPr>
        <w:t>first year</w:t>
      </w:r>
      <w:proofErr w:type="gramEnd"/>
      <w:r w:rsidR="00792DAF" w:rsidRPr="00AF1F04">
        <w:rPr>
          <w:rFonts w:ascii="Times" w:hAnsi="Times" w:cs="Times New Roman"/>
          <w:sz w:val="24"/>
          <w:szCs w:val="24"/>
        </w:rPr>
        <w:t xml:space="preserve">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xml:space="preserve">), and </w:t>
      </w:r>
      <w:r w:rsidRPr="00AF1F04">
        <w:rPr>
          <w:rFonts w:ascii="Times" w:hAnsi="Times" w:cs="Times New Roman"/>
          <w:sz w:val="24"/>
          <w:szCs w:val="24"/>
        </w:rPr>
        <w:lastRenderedPageBreak/>
        <w:t>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me progressively less precise with less data, we elected not to further subdivide the time series. To facilitate comparison among sites that vary substantially in the</w:t>
      </w:r>
      <w:ins w:id="10" w:author="Microsoft Office User" w:date="2018-01-19T16:02:00Z">
        <w:r w:rsidR="004162E0">
          <w:rPr>
            <w:rFonts w:ascii="Times" w:hAnsi="Times" w:cs="Times New Roman"/>
            <w:sz w:val="24"/>
            <w:szCs w:val="24"/>
          </w:rPr>
          <w:t>ir</w:t>
        </w:r>
      </w:ins>
      <w:r w:rsidRPr="00AF1F04">
        <w:rPr>
          <w:rFonts w:ascii="Times" w:hAnsi="Times" w:cs="Times New Roman"/>
          <w:sz w:val="24"/>
          <w:szCs w:val="24"/>
        </w:rPr>
        <w:t xml:space="preserv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3E28D21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To describe kelp abundance at each site, we used publicly 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DE6CE8E-4B2D-4318-BA73-40A79B614F6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6FF8901-921F-4026-B5F2-4C20116D99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lastRenderedPageBreak/>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DNR are substantially larger than 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wid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 xml:space="preserve">etween </w:t>
      </w:r>
      <w:proofErr w:type="gramStart"/>
      <w:r w:rsidR="009721A7" w:rsidRPr="00AF1F04">
        <w:rPr>
          <w:rFonts w:ascii="Times" w:hAnsi="Times" w:cs="Times New Roman"/>
          <w:sz w:val="24"/>
          <w:szCs w:val="24"/>
        </w:rPr>
        <w:t>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and</w:t>
      </w:r>
      <w:proofErr w:type="gramEnd"/>
      <w:r w:rsidRPr="00AF1F04">
        <w:rPr>
          <w:rFonts w:ascii="Times" w:hAnsi="Times" w:cs="Times New Roman"/>
          <w:sz w:val="24"/>
          <w:szCs w:val="24"/>
        </w:rPr>
        <w:t xml:space="preserve">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w:t>
      </w:r>
      <w:r w:rsidR="009721A7" w:rsidRPr="00AF1F04">
        <w:rPr>
          <w:rFonts w:ascii="Times" w:hAnsi="Times" w:cs="Times New Roman"/>
          <w:sz w:val="24"/>
          <w:szCs w:val="24"/>
        </w:rPr>
        <w:lastRenderedPageBreak/>
        <w:t xml:space="preserve">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2CA7FCEA"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92E3B0E-4AA0-463D-B27E-CAAB5D4FD49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Kvitek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 xml:space="preserve">diver variation in detection of cryptic species (e.g.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importa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11"/>
      <w:r w:rsidR="00AA6923" w:rsidRPr="00022F30">
        <w:rPr>
          <w:rFonts w:ascii="Times" w:hAnsi="Times" w:cs="Times New Roman"/>
          <w:sz w:val="24"/>
          <w:szCs w:val="24"/>
        </w:rPr>
        <w:t>by Jesse</w:t>
      </w:r>
      <w:commentRangeEnd w:id="11"/>
      <w:r w:rsidR="000F51AE" w:rsidRPr="00022F30">
        <w:rPr>
          <w:rStyle w:val="CommentReference"/>
          <w:rFonts w:ascii="Times" w:hAnsi="Times" w:cs="Times New Roman"/>
          <w:sz w:val="24"/>
          <w:szCs w:val="24"/>
        </w:rPr>
        <w:commentReference w:id="11"/>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37CCC06-9910-4A36-A192-4FA16DB7C00D&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w:t>
      </w:r>
      <w:r w:rsidR="00B24E62">
        <w:rPr>
          <w:rFonts w:ascii="Times" w:hAnsi="Times" w:cs="Times New Roman"/>
          <w:sz w:val="24"/>
          <w:szCs w:val="24"/>
        </w:rPr>
        <w:lastRenderedPageBreak/>
        <w:t>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r w:rsidR="00AF6161" w:rsidRPr="00AF1F04">
        <w:rPr>
          <w:rFonts w:ascii="Times" w:hAnsi="Times" w:cs="Times New Roman"/>
          <w:sz w:val="24"/>
          <w:szCs w:val="24"/>
        </w:rPr>
        <w:t>, and as 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chitons, sea 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ins w:id="12" w:author="Microsoft Office User" w:date="2018-01-23T07:52:00Z">
        <w:r w:rsidR="004D56C3">
          <w:rPr>
            <w:rFonts w:ascii="Times" w:hAnsi="Times" w:cs="Times New Roman"/>
            <w:sz w:val="24"/>
            <w:szCs w:val="24"/>
          </w:rPr>
          <w:t xml:space="preserve">[mention that </w:t>
        </w:r>
        <w:proofErr w:type="spellStart"/>
        <w:r w:rsidR="004D56C3">
          <w:rPr>
            <w:rFonts w:ascii="Times" w:hAnsi="Times" w:cs="Times New Roman"/>
            <w:sz w:val="24"/>
            <w:szCs w:val="24"/>
          </w:rPr>
          <w:t>mytilus</w:t>
        </w:r>
        <w:proofErr w:type="spellEnd"/>
        <w:r w:rsidR="004D56C3">
          <w:rPr>
            <w:rFonts w:ascii="Times" w:hAnsi="Times" w:cs="Times New Roman"/>
            <w:sz w:val="24"/>
            <w:szCs w:val="24"/>
          </w:rPr>
          <w:t xml:space="preserve"> is also likely an important prey item but intertidal?]</w:t>
        </w:r>
      </w:ins>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w:t>
      </w:r>
      <w:proofErr w:type="gramStart"/>
      <w:r w:rsidRPr="00AF1F04">
        <w:rPr>
          <w:rFonts w:ascii="Times" w:hAnsi="Times" w:cs="Times New Roman"/>
          <w:color w:val="151518"/>
          <w:sz w:val="24"/>
          <w:szCs w:val="24"/>
        </w:rPr>
        <w:t>two time</w:t>
      </w:r>
      <w:proofErr w:type="gramEnd"/>
      <w:r w:rsidRPr="00AF1F04">
        <w:rPr>
          <w:rFonts w:ascii="Times" w:hAnsi="Times" w:cs="Times New Roman"/>
          <w:color w:val="151518"/>
          <w:sz w:val="24"/>
          <w:szCs w:val="24"/>
        </w:rPr>
        <w:t xml:space="preserv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6FC32098"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 xml:space="preserve">s </w:t>
      </w:r>
      <w:proofErr w:type="gramStart"/>
      <w:r w:rsidR="0060001F" w:rsidRPr="00AF1F04">
        <w:rPr>
          <w:rFonts w:ascii="Times" w:hAnsi="Times" w:cs="Times New Roman"/>
          <w:sz w:val="24"/>
          <w:szCs w:val="24"/>
        </w:rPr>
        <w:t>three time</w:t>
      </w:r>
      <w:proofErr w:type="gramEnd"/>
      <w:r w:rsidR="0060001F" w:rsidRPr="00AF1F04">
        <w:rPr>
          <w:rFonts w:ascii="Times" w:hAnsi="Times" w:cs="Times New Roman"/>
          <w:sz w:val="24"/>
          <w:szCs w:val="24"/>
        </w:rPr>
        <w:t xml:space="preserv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w:t>
      </w:r>
      <w:r w:rsidRPr="00AF1F04">
        <w:rPr>
          <w:rFonts w:ascii="Times" w:hAnsi="Times" w:cs="Times New Roman"/>
          <w:sz w:val="24"/>
          <w:szCs w:val="24"/>
          <w:vertAlign w:val="superscript"/>
        </w:rPr>
        <w:lastRenderedPageBreak/>
        <w:t>2</w:t>
      </w:r>
      <w:r w:rsidRPr="00AF1F04">
        <w:rPr>
          <w:rFonts w:ascii="Times" w:hAnsi="Times" w:cs="Times New Roman"/>
          <w:sz w:val="24"/>
          <w:szCs w:val="24"/>
        </w:rPr>
        <w:t xml:space="preserve">) for each site-year-region were used as the dependent variables, and converted to dissimilarity matrices using Manhattan </w:t>
      </w:r>
      <w:proofErr w:type="gramStart"/>
      <w:r w:rsidRPr="00AF1F04">
        <w:rPr>
          <w:rFonts w:ascii="Times" w:hAnsi="Times" w:cs="Times New Roman"/>
          <w:sz w:val="24"/>
          <w:szCs w:val="24"/>
        </w:rPr>
        <w:t>log(</w:t>
      </w:r>
      <w:proofErr w:type="gramEnd"/>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information. The more commonly used Bray-Curtis dissimilarity excluded information about joint absences </w:t>
      </w:r>
      <w:r w:rsidR="009E6D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AA7D541-AB9D-4744-A282-EAC82454263B&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13"/>
      <w:proofErr w:type="spellStart"/>
      <w:r w:rsidRPr="00AF1F04">
        <w:rPr>
          <w:rFonts w:ascii="Times" w:hAnsi="Times" w:cs="Times New Roman"/>
          <w:sz w:val="24"/>
          <w:szCs w:val="24"/>
        </w:rPr>
        <w:t>nMDS</w:t>
      </w:r>
      <w:commentRangeEnd w:id="13"/>
      <w:proofErr w:type="spellEnd"/>
      <w:r w:rsidR="00027B04" w:rsidRPr="00AF1F04">
        <w:rPr>
          <w:rStyle w:val="CommentReference"/>
          <w:rFonts w:ascii="Times" w:hAnsi="Times"/>
          <w:sz w:val="24"/>
          <w:szCs w:val="24"/>
        </w:rPr>
        <w:commentReference w:id="13"/>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w:t>
      </w:r>
      <w:ins w:id="14" w:author="Microsoft Office User" w:date="2018-01-23T07:55:00Z">
        <w:r w:rsidR="00E479B3">
          <w:rPr>
            <w:rFonts w:ascii="Times" w:hAnsi="Times" w:cs="Times New Roman"/>
            <w:sz w:val="24"/>
            <w:szCs w:val="24"/>
          </w:rPr>
          <w:t xml:space="preserve"> in R</w:t>
        </w:r>
      </w:ins>
      <w:r w:rsidRPr="00AF1F04">
        <w:rPr>
          <w:rFonts w:ascii="Times" w:hAnsi="Times" w:cs="Times New Roman"/>
          <w:sz w:val="24"/>
          <w:szCs w:val="24"/>
        </w:rPr>
        <w:t xml:space="preserve">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1F343493"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w:t>
      </w:r>
      <w:r w:rsidRPr="00AF1F04">
        <w:rPr>
          <w:rFonts w:ascii="Times" w:hAnsi="Times" w:cs="Times New Roman"/>
          <w:sz w:val="24"/>
          <w:szCs w:val="24"/>
        </w:rPr>
        <w:lastRenderedPageBreak/>
        <w:t>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 xml:space="preserve">rare </w:t>
      </w:r>
      <w:r w:rsidR="00C31C3A" w:rsidRPr="00AF1F04">
        <w:rPr>
          <w:rFonts w:ascii="Times" w:hAnsi="Times" w:cs="Times New Roman"/>
          <w:sz w:val="24"/>
          <w:szCs w:val="24"/>
        </w:rPr>
        <w:lastRenderedPageBreak/>
        <w:t>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26733BB2"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1195EC7-A5E4-478B-814C-101BE2EFF17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 xml:space="preserve">3; </w:t>
      </w:r>
      <w:proofErr w:type="spellStart"/>
      <w:r w:rsidR="00FB14FC" w:rsidRPr="00AF1F04">
        <w:rPr>
          <w:rFonts w:ascii="Times" w:hAnsi="Times" w:cs="Times New Roman"/>
          <w:sz w:val="24"/>
          <w:szCs w:val="24"/>
        </w:rPr>
        <w:t>Pfister</w:t>
      </w:r>
      <w:proofErr w:type="spellEnd"/>
      <w:r w:rsidR="00FB14FC" w:rsidRPr="00AF1F04">
        <w:rPr>
          <w:rFonts w:ascii="Times" w:hAnsi="Times" w:cs="Times New Roman"/>
          <w:sz w:val="24"/>
          <w:szCs w:val="24"/>
        </w:rPr>
        <w:t xml:space="preserve"> et al. 2017</w:t>
      </w:r>
      <w:r w:rsidR="00863FD5" w:rsidRPr="00AF1F04">
        <w:rPr>
          <w:rFonts w:ascii="Times" w:hAnsi="Times" w:cs="Times New Roman"/>
          <w:sz w:val="24"/>
          <w:szCs w:val="24"/>
        </w:rPr>
        <w:t xml:space="preserve">), kelp trends varied predominantly by region within 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612A59A9"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w:t>
      </w:r>
      <w:r w:rsidR="002C1F54" w:rsidRPr="00AF1F04">
        <w:rPr>
          <w:rFonts w:ascii="Times" w:hAnsi="Times" w:cs="Times New Roman"/>
          <w:sz w:val="24"/>
          <w:szCs w:val="24"/>
        </w:rPr>
        <w:lastRenderedPageBreak/>
        <w:t xml:space="preserve">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15"/>
      <w:r w:rsidR="009B5122" w:rsidRPr="00AF1F04">
        <w:rPr>
          <w:rFonts w:ascii="Times" w:hAnsi="Times" w:cs="Times New Roman"/>
          <w:sz w:val="24"/>
          <w:szCs w:val="24"/>
        </w:rPr>
        <w:t>growth</w:t>
      </w:r>
      <w:commentRangeEnd w:id="15"/>
      <w:r w:rsidR="001C6B10" w:rsidRPr="00AF1F04">
        <w:rPr>
          <w:rStyle w:val="CommentReference"/>
          <w:rFonts w:ascii="Times" w:hAnsi="Times" w:cs="Times New Roman"/>
          <w:sz w:val="24"/>
          <w:szCs w:val="24"/>
        </w:rPr>
        <w:commentReference w:id="15"/>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16"/>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16"/>
      <w:r w:rsidR="007D1754" w:rsidRPr="00AF1F04">
        <w:rPr>
          <w:rStyle w:val="CommentReference"/>
          <w:rFonts w:ascii="Times" w:hAnsi="Times" w:cs="Times New Roman"/>
          <w:sz w:val="24"/>
          <w:szCs w:val="24"/>
        </w:rPr>
        <w:commentReference w:id="16"/>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w:t>
      </w:r>
      <w:r w:rsidR="008874C1" w:rsidRPr="00AF1F04">
        <w:rPr>
          <w:rFonts w:ascii="Times" w:eastAsiaTheme="minorEastAsia" w:hAnsi="Times" w:cs="Times New Roman"/>
          <w:sz w:val="24"/>
          <w:szCs w:val="24"/>
        </w:rPr>
        <w:lastRenderedPageBreak/>
        <w:t xml:space="preserve">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w:t>
      </w:r>
      <w:r w:rsidR="00AF6161" w:rsidRPr="00AF1F04">
        <w:rPr>
          <w:rFonts w:ascii="Times" w:hAnsi="Times" w:cs="Times New Roman"/>
          <w:sz w:val="24"/>
          <w:szCs w:val="24"/>
        </w:rPr>
        <w:lastRenderedPageBreak/>
        <w:t>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site standard deviation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7DF6E6A"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EE4E8E2-A814-4CE8-B2DB-17E29FFB60B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w:t>
      </w:r>
      <w:r w:rsidR="001D4637" w:rsidRPr="00AF1F04">
        <w:rPr>
          <w:rFonts w:ascii="Times" w:hAnsi="Times" w:cs="Times New Roman"/>
          <w:sz w:val="24"/>
          <w:szCs w:val="24"/>
        </w:rPr>
        <w:lastRenderedPageBreak/>
        <w:t>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B11D21-CDEA-4F8C-B374-4F0D2F95C5E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59584D61"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1989,</w:t>
      </w:r>
      <w:r w:rsidR="000A2581">
        <w:rPr>
          <w:rFonts w:ascii="Times" w:hAnsi="Times" w:cs="Times New Roman"/>
          <w:sz w:val="24"/>
          <w:szCs w:val="24"/>
        </w:rPr>
        <w:t xml:space="preserve"> </w:t>
      </w:r>
      <w:del w:id="17" w:author="Ole Shelton" w:date="2018-02-15T15:33:00Z">
        <w:r w:rsidR="003C723C" w:rsidRPr="00AF1F04" w:rsidDel="00DC160C">
          <w:rPr>
            <w:rFonts w:ascii="Times" w:hAnsi="Times" w:cs="Times New Roman"/>
            <w:sz w:val="24"/>
            <w:szCs w:val="24"/>
          </w:rPr>
          <w:delText xml:space="preserve"> </w:delText>
        </w:r>
      </w:del>
      <w:bookmarkStart w:id="18" w:name="_GoBack"/>
      <w:bookmarkEnd w:id="18"/>
      <w:r w:rsidR="003C723C" w:rsidRPr="00AF1F04">
        <w:rPr>
          <w:rFonts w:ascii="Times" w:hAnsi="Times" w:cs="Times New Roman"/>
          <w:sz w:val="24"/>
          <w:szCs w:val="24"/>
        </w:rPr>
        <w:t>1998</w:t>
      </w:r>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88781727-3A82-46EC-8A2D-0B94D9E922F7&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F425F6">
        <w:rPr>
          <w:rFonts w:ascii="Calibri" w:eastAsia="Calibri" w:hAnsi="Calibri" w:cs="Calibri"/>
          <w:sz w:val="24"/>
          <w:szCs w:val="24"/>
        </w:rPr>
        <w:instrText>‐</w:instrText>
      </w:r>
      <w:r w:rsidR="00F425F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410FB15-780A-4C82-98F3-D4DC5C4EAEA1&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Filbee-Dexter &amp; Scheibling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3AAC35F8" w:rsidR="00275032" w:rsidRPr="00AF1F04" w:rsidRDefault="006E6864" w:rsidP="009024B8">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D17A72D-5959-4512-9902-0C0DC15E125B&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w:t>
      </w:r>
      <w:proofErr w:type="spellStart"/>
      <w:r w:rsidR="00446249" w:rsidRPr="00AF1F04">
        <w:rPr>
          <w:rFonts w:ascii="Times" w:hAnsi="Times" w:cs="Times New Roman"/>
          <w:sz w:val="24"/>
          <w:szCs w:val="24"/>
        </w:rPr>
        <w:t>Pfister</w:t>
      </w:r>
      <w:proofErr w:type="spellEnd"/>
      <w:r w:rsidR="00446249" w:rsidRPr="00AF1F04">
        <w:rPr>
          <w:rFonts w:ascii="Times" w:hAnsi="Times" w:cs="Times New Roman"/>
          <w:sz w:val="24"/>
          <w:szCs w:val="24"/>
        </w:rPr>
        <w:t xml:space="preserve">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E1DBE6-AC0F-443C-B4C5-8A2B98A50A18&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F425F6">
        <w:rPr>
          <w:rFonts w:ascii="Calibri" w:eastAsia="Calibri" w:hAnsi="Calibri" w:cs="Calibri"/>
          <w:sz w:val="24"/>
          <w:szCs w:val="24"/>
        </w:rPr>
        <w:instrText>‐</w:instrText>
      </w:r>
      <w:r w:rsidR="00F425F6">
        <w:rPr>
          <w:rFonts w:ascii="Times" w:hAnsi="Times" w:cs="Times New Roman"/>
          <w:sz w:val="24"/>
          <w:szCs w:val="24"/>
        </w:rPr>
        <w:instrText>down and bottom</w:instrText>
      </w:r>
      <w:r w:rsidR="00F425F6">
        <w:rPr>
          <w:rFonts w:ascii="Calibri" w:eastAsia="Calibri" w:hAnsi="Calibri" w:cs="Calibri"/>
          <w:sz w:val="24"/>
          <w:szCs w:val="24"/>
        </w:rPr>
        <w:instrText>‐</w:instrText>
      </w:r>
      <w:r w:rsidR="00F425F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w:t>
      </w:r>
      <w:ins w:id="19" w:author="Microsoft Office User" w:date="2018-01-23T08:05:00Z">
        <w:r w:rsidR="003849CA">
          <w:rPr>
            <w:rFonts w:ascii="Times" w:hAnsi="Times" w:cs="Times New Roman"/>
            <w:sz w:val="24"/>
            <w:szCs w:val="24"/>
          </w:rPr>
          <w:t>[Also strong currents at these sites might function in the same way as high wave exposure]</w:t>
        </w:r>
      </w:ins>
      <w:r w:rsidR="005F6C85" w:rsidRPr="00AF1F04">
        <w:rPr>
          <w:rFonts w:ascii="Times" w:hAnsi="Times" w:cs="Times New Roman"/>
          <w:sz w:val="24"/>
          <w:szCs w:val="24"/>
        </w:rPr>
        <w:t xml:space="preserve">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E4E8ECE-675D-4439-86D6-D9F5A33053D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xml:space="preserve">. Our study adds richness and complexity to the classic trophic cascade explanation for the dynamics of kelp forest communities in the presence of sea </w:t>
      </w:r>
      <w:proofErr w:type="gramStart"/>
      <w:r w:rsidR="001D5A08" w:rsidRPr="00AF1F04">
        <w:rPr>
          <w:rFonts w:ascii="Times" w:hAnsi="Times" w:cs="Times New Roman"/>
          <w:sz w:val="24"/>
          <w:szCs w:val="24"/>
        </w:rPr>
        <w:t>otters.</w:t>
      </w:r>
      <w:ins w:id="20" w:author="Microsoft Office User" w:date="2018-01-23T08:06:00Z">
        <w:r w:rsidR="00054C84">
          <w:rPr>
            <w:rFonts w:ascii="Times" w:hAnsi="Times" w:cs="Times New Roman"/>
            <w:sz w:val="24"/>
            <w:szCs w:val="24"/>
          </w:rPr>
          <w:t>[</w:t>
        </w:r>
        <w:proofErr w:type="gramEnd"/>
        <w:r w:rsidR="00054C84">
          <w:rPr>
            <w:rFonts w:ascii="Times" w:hAnsi="Times" w:cs="Times New Roman"/>
            <w:sz w:val="24"/>
            <w:szCs w:val="24"/>
          </w:rPr>
          <w:t xml:space="preserve">also may mean that our ideas about strong trophic </w:t>
        </w:r>
        <w:r w:rsidR="00054C84">
          <w:rPr>
            <w:rFonts w:ascii="Times" w:hAnsi="Times" w:cs="Times New Roman"/>
            <w:sz w:val="24"/>
            <w:szCs w:val="24"/>
          </w:rPr>
          <w:lastRenderedPageBreak/>
          <w:t xml:space="preserve">interactions </w:t>
        </w:r>
      </w:ins>
      <w:ins w:id="21" w:author="Microsoft Office User" w:date="2018-01-23T08:08:00Z">
        <w:r w:rsidR="009024B8">
          <w:rPr>
            <w:rFonts w:ascii="Times" w:hAnsi="Times" w:cs="Times New Roman"/>
            <w:sz w:val="24"/>
            <w:szCs w:val="24"/>
          </w:rPr>
          <w:t>may becoming altered</w:t>
        </w:r>
      </w:ins>
      <w:ins w:id="22" w:author="Microsoft Office User" w:date="2018-01-23T08:06:00Z">
        <w:r w:rsidR="00054C84">
          <w:rPr>
            <w:rFonts w:ascii="Times" w:hAnsi="Times" w:cs="Times New Roman"/>
            <w:sz w:val="24"/>
            <w:szCs w:val="24"/>
          </w:rPr>
          <w:t xml:space="preserve"> by climate drivers. Sophie’s paper </w:t>
        </w:r>
      </w:ins>
      <w:ins w:id="23" w:author="Microsoft Office User" w:date="2018-01-23T08:07:00Z">
        <w:r w:rsidR="00054C84">
          <w:rPr>
            <w:rFonts w:ascii="Times" w:hAnsi="Times" w:cs="Times New Roman"/>
            <w:sz w:val="24"/>
            <w:szCs w:val="24"/>
          </w:rPr>
          <w:t xml:space="preserve">on crustose corallines </w:t>
        </w:r>
      </w:ins>
      <w:ins w:id="24" w:author="Microsoft Office User" w:date="2018-01-23T08:06:00Z">
        <w:r w:rsidR="00054C84">
          <w:rPr>
            <w:rFonts w:ascii="Times" w:hAnsi="Times" w:cs="Times New Roman"/>
            <w:sz w:val="24"/>
            <w:szCs w:val="24"/>
          </w:rPr>
          <w:t xml:space="preserve">suggests this too: McCoy </w:t>
        </w:r>
      </w:ins>
      <w:ins w:id="25" w:author="Microsoft Office User" w:date="2018-01-23T08:07:00Z">
        <w:r w:rsidR="00054C84">
          <w:rPr>
            <w:rFonts w:ascii="Times" w:hAnsi="Times" w:cs="Times New Roman"/>
            <w:sz w:val="24"/>
            <w:szCs w:val="24"/>
          </w:rPr>
          <w:t xml:space="preserve">&amp; </w:t>
        </w:r>
        <w:proofErr w:type="spellStart"/>
        <w:r w:rsidR="00054C84">
          <w:rPr>
            <w:rFonts w:ascii="Times" w:hAnsi="Times" w:cs="Times New Roman"/>
            <w:sz w:val="24"/>
            <w:szCs w:val="24"/>
          </w:rPr>
          <w:t>Pfister</w:t>
        </w:r>
      </w:ins>
      <w:proofErr w:type="spellEnd"/>
      <w:ins w:id="26" w:author="Microsoft Office User" w:date="2018-01-23T08:08:00Z">
        <w:r w:rsidR="009024B8">
          <w:rPr>
            <w:rFonts w:ascii="Times" w:hAnsi="Times" w:cs="Times New Roman"/>
            <w:sz w:val="24"/>
            <w:szCs w:val="24"/>
          </w:rPr>
          <w:t xml:space="preserve"> 2014</w:t>
        </w:r>
      </w:ins>
      <w:ins w:id="27" w:author="Microsoft Office User" w:date="2018-01-23T08:07:00Z">
        <w:r w:rsidR="00054C84">
          <w:rPr>
            <w:rFonts w:ascii="Times" w:hAnsi="Times" w:cs="Times New Roman"/>
            <w:sz w:val="24"/>
            <w:szCs w:val="24"/>
          </w:rPr>
          <w:t xml:space="preserve"> </w:t>
        </w:r>
        <w:proofErr w:type="spellStart"/>
        <w:r w:rsidR="00054C84">
          <w:rPr>
            <w:rFonts w:ascii="Times" w:hAnsi="Times" w:cs="Times New Roman"/>
            <w:sz w:val="24"/>
            <w:szCs w:val="24"/>
          </w:rPr>
          <w:t>Ecol</w:t>
        </w:r>
        <w:proofErr w:type="spellEnd"/>
        <w:r w:rsidR="00054C84">
          <w:rPr>
            <w:rFonts w:ascii="Times" w:hAnsi="Times" w:cs="Times New Roman"/>
            <w:sz w:val="24"/>
            <w:szCs w:val="24"/>
          </w:rPr>
          <w:t xml:space="preserve"> Letters</w:t>
        </w:r>
      </w:ins>
      <w:ins w:id="28" w:author="Microsoft Office User" w:date="2018-01-24T11:12:00Z">
        <w:r w:rsidR="00B84486">
          <w:rPr>
            <w:rFonts w:ascii="Times" w:hAnsi="Times" w:cs="Times New Roman"/>
            <w:sz w:val="24"/>
            <w:szCs w:val="24"/>
          </w:rPr>
          <w:t xml:space="preserve">. </w:t>
        </w:r>
        <w:r w:rsidR="00B84486" w:rsidRPr="00B84486">
          <w:rPr>
            <w:rFonts w:ascii="Times" w:hAnsi="Times" w:cs="Times New Roman"/>
            <w:sz w:val="24"/>
            <w:szCs w:val="24"/>
          </w:rPr>
          <w:t>10.1111/ele.12247</w:t>
        </w:r>
      </w:ins>
      <w:ins w:id="29" w:author="Microsoft Office User" w:date="2018-01-23T08:08:00Z">
        <w:r w:rsidR="009024B8">
          <w:rPr>
            <w:rFonts w:ascii="Times" w:hAnsi="Times" w:cs="Times New Roman"/>
            <w:sz w:val="24"/>
            <w:szCs w:val="24"/>
          </w:rPr>
          <w:t>]</w:t>
        </w:r>
      </w:ins>
    </w:p>
    <w:p w14:paraId="4509C69E" w14:textId="056A7F4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BA2A118-62BC-4F37-BAEF-1B52A3A9C860&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Arkema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F2BCEAE-4754-4EC9-A18F-3EA6390988FB&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ilmers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3DE8C46-7B07-4A5B-8FF4-E7031F7BE75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8183C80-F930-40D6-BCBF-B968D974447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8C54241-7189-426F-B59E-15A6E56C075C&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Markel &amp; Shurin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8F727A4"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D10C6C1-6262-4395-B7A8-4E4FD86A0E6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e.g. sea star wasting disease outbreak in 2013-4; Eisenlord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xml:space="preserve">, </w:t>
      </w:r>
      <w:r w:rsidR="00FD60E7" w:rsidRPr="00AF1F04">
        <w:rPr>
          <w:rFonts w:ascii="Times" w:hAnsi="Times" w:cs="Times New Roman"/>
          <w:sz w:val="24"/>
          <w:szCs w:val="24"/>
        </w:rPr>
        <w:lastRenderedPageBreak/>
        <w:t>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3F48F257"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r w:rsidR="007354B3" w:rsidRPr="00AF1F04">
        <w:rPr>
          <w:rFonts w:ascii="Times" w:hAnsi="Times" w:cs="Times New Roman"/>
          <w:sz w:val="24"/>
          <w:szCs w:val="24"/>
        </w:rPr>
        <w:t>the 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region</w:t>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r w:rsidR="00084CDD"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84DB9AF-BFA1-452F-A2F1-F9C56E88B0C9&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Laidre et al. 2001, 2002)</w:t>
      </w:r>
      <w:r w:rsidR="00084CDD" w:rsidRPr="00AF1F04">
        <w:rPr>
          <w:rFonts w:ascii="Times" w:hAnsi="Times" w:cs="Times New Roman"/>
          <w:sz w:val="24"/>
          <w:szCs w:val="24"/>
        </w:rPr>
        <w:fldChar w:fldCharType="end"/>
      </w:r>
      <w:r w:rsidRPr="00AF1F04">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w:t>
      </w:r>
      <w:ins w:id="30" w:author="Microsoft Office User" w:date="2018-01-23T08:10:00Z">
        <w:r w:rsidR="008A4672">
          <w:rPr>
            <w:rFonts w:ascii="Times" w:hAnsi="Times" w:cs="Times New Roman"/>
            <w:sz w:val="24"/>
            <w:szCs w:val="24"/>
          </w:rPr>
          <w:t xml:space="preserve">[or intertidal </w:t>
        </w:r>
        <w:proofErr w:type="spellStart"/>
        <w:r w:rsidR="008A4672">
          <w:rPr>
            <w:rFonts w:ascii="Times" w:hAnsi="Times" w:cs="Times New Roman"/>
            <w:sz w:val="24"/>
            <w:szCs w:val="24"/>
          </w:rPr>
          <w:t>mytilus</w:t>
        </w:r>
        <w:proofErr w:type="spellEnd"/>
        <w:r w:rsidR="008A4672">
          <w:rPr>
            <w:rFonts w:ascii="Times" w:hAnsi="Times" w:cs="Times New Roman"/>
            <w:sz w:val="24"/>
            <w:szCs w:val="24"/>
          </w:rPr>
          <w:t xml:space="preserve"> – we have seen what we think are otter generated patches at </w:t>
        </w:r>
        <w:proofErr w:type="spellStart"/>
        <w:r w:rsidR="008A4672">
          <w:rPr>
            <w:rFonts w:ascii="Times" w:hAnsi="Times" w:cs="Times New Roman"/>
            <w:sz w:val="24"/>
            <w:szCs w:val="24"/>
          </w:rPr>
          <w:t>tatoosh</w:t>
        </w:r>
        <w:proofErr w:type="spellEnd"/>
        <w:r w:rsidR="008A4672">
          <w:rPr>
            <w:rFonts w:ascii="Times" w:hAnsi="Times" w:cs="Times New Roman"/>
            <w:sz w:val="24"/>
            <w:szCs w:val="24"/>
          </w:rPr>
          <w:t>]</w:t>
        </w:r>
      </w:ins>
      <w:r w:rsidRPr="00AF1F04">
        <w:rPr>
          <w:rFonts w:ascii="Times" w:hAnsi="Times" w:cs="Times New Roman"/>
          <w:sz w:val="24"/>
          <w:szCs w:val="24"/>
        </w:rPr>
        <w:t xml:space="preserve">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5ED09553" w:rsidR="001110EE" w:rsidRDefault="00964CE9" w:rsidP="00F12E0E">
      <w:pPr>
        <w:spacing w:after="0" w:line="480" w:lineRule="auto"/>
        <w:ind w:firstLine="720"/>
        <w:rPr>
          <w:ins w:id="31" w:author="Microsoft Office User" w:date="2018-01-23T15:06:00Z"/>
          <w:rFonts w:ascii="Times" w:hAnsi="Times" w:cs="Times New Roman"/>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w:t>
      </w:r>
      <w:r w:rsidR="00C12030" w:rsidRPr="00FB6897">
        <w:lastRenderedPageBreak/>
        <w:t>content/uploads/2017/draft_MSP_and_appendices.pdf</w:t>
      </w:r>
      <w:r w:rsidR="00736D3B">
        <w:rPr>
          <w:rFonts w:ascii="Times" w:hAnsi="Times" w:cs="Times New Roman"/>
          <w:sz w:val="24"/>
          <w:szCs w:val="24"/>
        </w:rPr>
        <w:t>)—and the federal level, as practiced by th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apparent decoupling poses a challenge to spatial management of marine resources in the area because the new prevalent mechanisms must be identified in order to anticipate further change 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E9312BED-392C-444C-A53D-FA2CE0DC60C7&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F425F6">
        <w:rPr>
          <w:rFonts w:ascii="Times" w:hAnsi="Times" w:cs="Times"/>
          <w:sz w:val="24"/>
          <w:szCs w:val="24"/>
        </w:rPr>
        <w:t>(Watson &amp; Estes 2011, Wilmers et al. 2012)</w:t>
      </w:r>
      <w:r w:rsidR="00F425F6">
        <w:rPr>
          <w:rFonts w:ascii="Times" w:hAnsi="Times" w:cs="Times New Roman"/>
          <w:sz w:val="24"/>
          <w:szCs w:val="24"/>
        </w:rPr>
        <w:fldChar w:fldCharType="end"/>
      </w:r>
      <w:r w:rsidR="00A01672">
        <w:rPr>
          <w:rFonts w:ascii="Times" w:hAnsi="Times" w:cs="Times New Roman"/>
          <w:sz w:val="24"/>
          <w:szCs w:val="24"/>
        </w:rPr>
        <w:t>. Our work suggests that their keystone effect on kelp forests has diminished over time</w:t>
      </w:r>
      <w:ins w:id="32" w:author="Microsoft Office User" w:date="2018-01-23T08:11:00Z">
        <w:r w:rsidR="00C340C5">
          <w:rPr>
            <w:rFonts w:ascii="Times" w:hAnsi="Times" w:cs="Times New Roman"/>
            <w:sz w:val="24"/>
            <w:szCs w:val="24"/>
          </w:rPr>
          <w:t xml:space="preserve"> [or does it get ‘obscured’ by other factors</w:t>
        </w:r>
      </w:ins>
      <w:ins w:id="33" w:author="Microsoft Office User" w:date="2018-01-23T08:12:00Z">
        <w:r w:rsidR="00C340C5">
          <w:rPr>
            <w:rFonts w:ascii="Times" w:hAnsi="Times" w:cs="Times New Roman"/>
            <w:sz w:val="24"/>
            <w:szCs w:val="24"/>
          </w:rPr>
          <w:t>?]</w:t>
        </w:r>
      </w:ins>
      <w:r w:rsidR="00A01672">
        <w:rPr>
          <w:rFonts w:ascii="Times" w:hAnsi="Times" w:cs="Times New Roman"/>
          <w:sz w:val="24"/>
          <w:szCs w:val="24"/>
        </w:rPr>
        <w:t xml:space="preserve">, and also that 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their tremendous predatory demands are impacting other habitats 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34"/>
      <w:r w:rsidR="00AF4296">
        <w:rPr>
          <w:rFonts w:ascii="Times" w:hAnsi="Times" w:cs="Times New Roman"/>
          <w:sz w:val="24"/>
          <w:szCs w:val="24"/>
        </w:rPr>
        <w:t>here</w:t>
      </w:r>
      <w:commentRangeEnd w:id="34"/>
      <w:r w:rsidR="00AF4296">
        <w:rPr>
          <w:rStyle w:val="CommentReference"/>
        </w:rPr>
        <w:commentReference w:id="34"/>
      </w:r>
      <w:r w:rsidR="00AF4296">
        <w:rPr>
          <w:rFonts w:ascii="Times" w:hAnsi="Times" w:cs="Times New Roman"/>
          <w:sz w:val="24"/>
          <w:szCs w:val="24"/>
        </w:rPr>
        <w:t>.</w:t>
      </w:r>
    </w:p>
    <w:p w14:paraId="7EA9D773" w14:textId="6F0D4C39" w:rsidR="00973C56" w:rsidRPr="008A1D8F" w:rsidRDefault="00176EAD">
      <w:pPr>
        <w:rPr>
          <w:rFonts w:ascii="Times New Roman" w:eastAsia="Times New Roman" w:hAnsi="Times New Roman" w:cs="Times New Roman"/>
          <w:sz w:val="24"/>
          <w:szCs w:val="24"/>
          <w:lang w:eastAsia="zh-CN"/>
          <w:rPrChange w:id="35" w:author="Microsoft Office User" w:date="2018-01-24T13:26:00Z">
            <w:rPr>
              <w:rFonts w:ascii="Times" w:hAnsi="Times" w:cs="Times New Roman"/>
              <w:b/>
              <w:sz w:val="24"/>
              <w:szCs w:val="24"/>
            </w:rPr>
          </w:rPrChange>
        </w:rPr>
        <w:pPrChange w:id="36" w:author="Microsoft Office User" w:date="2018-01-24T13:26:00Z">
          <w:pPr>
            <w:spacing w:after="0" w:line="480" w:lineRule="auto"/>
            <w:ind w:firstLine="720"/>
          </w:pPr>
        </w:pPrChange>
      </w:pPr>
      <w:ins w:id="37" w:author="Microsoft Office User" w:date="2018-01-23T15:07:00Z">
        <w:r>
          <w:rPr>
            <w:rFonts w:ascii="Times" w:hAnsi="Times" w:cs="Times New Roman"/>
            <w:sz w:val="24"/>
            <w:szCs w:val="24"/>
          </w:rPr>
          <w:t xml:space="preserve">[The </w:t>
        </w:r>
      </w:ins>
      <w:ins w:id="38" w:author="Microsoft Office User" w:date="2018-01-23T15:08:00Z">
        <w:r>
          <w:rPr>
            <w:rFonts w:ascii="Times" w:hAnsi="Times" w:cs="Times New Roman"/>
            <w:sz w:val="24"/>
            <w:szCs w:val="24"/>
          </w:rPr>
          <w:t>climate</w:t>
        </w:r>
      </w:ins>
      <w:ins w:id="39" w:author="Microsoft Office User" w:date="2018-01-23T15:07:00Z">
        <w:r>
          <w:rPr>
            <w:rFonts w:ascii="Times" w:hAnsi="Times" w:cs="Times New Roman"/>
            <w:sz w:val="24"/>
            <w:szCs w:val="24"/>
          </w:rPr>
          <w:t xml:space="preserve"> / seaweed link continues to intrigue me. The </w:t>
        </w:r>
        <w:proofErr w:type="spellStart"/>
        <w:r>
          <w:rPr>
            <w:rFonts w:ascii="Times" w:hAnsi="Times" w:cs="Times New Roman"/>
            <w:sz w:val="24"/>
            <w:szCs w:val="24"/>
          </w:rPr>
          <w:t>Nereo</w:t>
        </w:r>
        <w:proofErr w:type="spellEnd"/>
        <w:r>
          <w:rPr>
            <w:rFonts w:ascii="Times" w:hAnsi="Times" w:cs="Times New Roman"/>
            <w:sz w:val="24"/>
            <w:szCs w:val="24"/>
          </w:rPr>
          <w:t xml:space="preserve"> and Macro data show some logical and distinct relationships. Interestingly, </w:t>
        </w:r>
        <w:proofErr w:type="spellStart"/>
        <w:r>
          <w:rPr>
            <w:rFonts w:ascii="Times" w:hAnsi="Times" w:cs="Times New Roman"/>
            <w:sz w:val="24"/>
            <w:szCs w:val="24"/>
          </w:rPr>
          <w:t>Pleurophycus</w:t>
        </w:r>
        <w:proofErr w:type="spellEnd"/>
        <w:r>
          <w:rPr>
            <w:rFonts w:ascii="Times" w:hAnsi="Times" w:cs="Times New Roman"/>
            <w:sz w:val="24"/>
            <w:szCs w:val="24"/>
          </w:rPr>
          <w:t xml:space="preserve"> does </w:t>
        </w:r>
      </w:ins>
      <w:ins w:id="40" w:author="Microsoft Office User" w:date="2018-01-23T15:11:00Z">
        <w:r w:rsidR="004063BA">
          <w:rPr>
            <w:rFonts w:ascii="Times" w:hAnsi="Times" w:cs="Times New Roman"/>
            <w:sz w:val="24"/>
            <w:szCs w:val="24"/>
          </w:rPr>
          <w:t>the opposite</w:t>
        </w:r>
      </w:ins>
      <w:ins w:id="41" w:author="Microsoft Office User" w:date="2018-01-23T15:07:00Z">
        <w:r>
          <w:rPr>
            <w:rFonts w:ascii="Times" w:hAnsi="Times" w:cs="Times New Roman"/>
            <w:sz w:val="24"/>
            <w:szCs w:val="24"/>
          </w:rPr>
          <w:t xml:space="preserve"> (</w:t>
        </w:r>
        <w:proofErr w:type="spellStart"/>
        <w:r>
          <w:rPr>
            <w:rFonts w:ascii="Times" w:hAnsi="Times" w:cs="Times New Roman"/>
            <w:sz w:val="24"/>
            <w:szCs w:val="24"/>
          </w:rPr>
          <w:t>Pfister</w:t>
        </w:r>
        <w:proofErr w:type="spellEnd"/>
        <w:r>
          <w:rPr>
            <w:rFonts w:ascii="Times" w:hAnsi="Times" w:cs="Times New Roman"/>
            <w:sz w:val="24"/>
            <w:szCs w:val="24"/>
          </w:rPr>
          <w:t xml:space="preserve"> &amp; </w:t>
        </w:r>
        <w:proofErr w:type="spellStart"/>
        <w:r>
          <w:rPr>
            <w:rFonts w:ascii="Times" w:hAnsi="Times" w:cs="Times New Roman"/>
            <w:sz w:val="24"/>
            <w:szCs w:val="24"/>
          </w:rPr>
          <w:t>Betcher</w:t>
        </w:r>
        <w:proofErr w:type="spellEnd"/>
        <w:r>
          <w:rPr>
            <w:rFonts w:ascii="Times" w:hAnsi="Times" w:cs="Times New Roman"/>
            <w:sz w:val="24"/>
            <w:szCs w:val="24"/>
          </w:rPr>
          <w:t xml:space="preserve"> 2018, </w:t>
        </w:r>
        <w:proofErr w:type="spellStart"/>
        <w:r>
          <w:rPr>
            <w:rFonts w:ascii="Times" w:hAnsi="Times" w:cs="Times New Roman"/>
            <w:sz w:val="24"/>
            <w:szCs w:val="24"/>
          </w:rPr>
          <w:t>doi</w:t>
        </w:r>
        <w:proofErr w:type="spellEnd"/>
        <w:r>
          <w:rPr>
            <w:rFonts w:ascii="Times" w:hAnsi="Times" w:cs="Times New Roman"/>
            <w:sz w:val="24"/>
            <w:szCs w:val="24"/>
          </w:rPr>
          <w:t xml:space="preserve">: </w:t>
        </w:r>
      </w:ins>
      <w:ins w:id="42" w:author="Microsoft Office User" w:date="2018-01-24T11:14:00Z">
        <w:r w:rsidR="00712CCB" w:rsidRPr="00712CCB">
          <w:rPr>
            <w:rFonts w:ascii="Times New Roman" w:eastAsia="Times New Roman" w:hAnsi="Times New Roman" w:cs="Times New Roman"/>
            <w:sz w:val="24"/>
            <w:szCs w:val="24"/>
            <w:lang w:eastAsia="zh-CN"/>
          </w:rPr>
          <w:t>10.1111/jpy.12601</w:t>
        </w:r>
      </w:ins>
      <w:ins w:id="43" w:author="Microsoft Office User" w:date="2018-01-23T15:07:00Z">
        <w:r>
          <w:rPr>
            <w:rFonts w:ascii="Times" w:hAnsi="Times" w:cs="Times New Roman"/>
            <w:sz w:val="24"/>
            <w:szCs w:val="24"/>
          </w:rPr>
          <w:t xml:space="preserve">,) Instead there is an </w:t>
        </w:r>
      </w:ins>
      <w:ins w:id="44" w:author="Microsoft Office User" w:date="2018-01-23T15:08:00Z">
        <w:r>
          <w:rPr>
            <w:rFonts w:ascii="Times" w:hAnsi="Times" w:cs="Times New Roman"/>
            <w:sz w:val="24"/>
            <w:szCs w:val="24"/>
          </w:rPr>
          <w:t>‘anti expected’ correlation with the PDO</w:t>
        </w:r>
      </w:ins>
      <w:ins w:id="45" w:author="Microsoft Office User" w:date="2018-01-23T15:10:00Z">
        <w:r w:rsidR="00A76B67">
          <w:rPr>
            <w:rFonts w:ascii="Times" w:hAnsi="Times" w:cs="Times New Roman"/>
            <w:sz w:val="24"/>
            <w:szCs w:val="24"/>
          </w:rPr>
          <w:t xml:space="preserve">. Warmer temps have lower amphipods and kelp do better. </w:t>
        </w:r>
      </w:ins>
      <w:ins w:id="46" w:author="Microsoft Office User" w:date="2018-01-23T15:09:00Z">
        <w:r w:rsidR="00A76B67">
          <w:rPr>
            <w:rFonts w:ascii="Times" w:hAnsi="Times" w:cs="Times New Roman"/>
            <w:sz w:val="24"/>
            <w:szCs w:val="24"/>
          </w:rPr>
          <w:t xml:space="preserve"> </w:t>
        </w:r>
      </w:ins>
      <w:proofErr w:type="gramStart"/>
      <w:ins w:id="47" w:author="Microsoft Office User" w:date="2018-01-23T15:10:00Z">
        <w:r w:rsidR="00A76B67">
          <w:rPr>
            <w:rFonts w:ascii="Times" w:hAnsi="Times" w:cs="Times New Roman"/>
            <w:sz w:val="24"/>
            <w:szCs w:val="24"/>
          </w:rPr>
          <w:t>So</w:t>
        </w:r>
        <w:proofErr w:type="gramEnd"/>
        <w:r w:rsidR="00A76B67">
          <w:rPr>
            <w:rFonts w:ascii="Times" w:hAnsi="Times" w:cs="Times New Roman"/>
            <w:sz w:val="24"/>
            <w:szCs w:val="24"/>
          </w:rPr>
          <w:t xml:space="preserve"> I keep coming back to this idea that trophic interactions can obscure relationship</w:t>
        </w:r>
      </w:ins>
      <w:ins w:id="48" w:author="Microsoft Office User" w:date="2018-01-23T15:12:00Z">
        <w:r w:rsidR="001B4A98">
          <w:rPr>
            <w:rFonts w:ascii="Times" w:hAnsi="Times" w:cs="Times New Roman"/>
            <w:sz w:val="24"/>
            <w:szCs w:val="24"/>
          </w:rPr>
          <w:t>s</w:t>
        </w:r>
      </w:ins>
      <w:ins w:id="49" w:author="Microsoft Office User" w:date="2018-01-23T15:10:00Z">
        <w:r w:rsidR="00A76B67">
          <w:rPr>
            <w:rFonts w:ascii="Times" w:hAnsi="Times" w:cs="Times New Roman"/>
            <w:sz w:val="24"/>
            <w:szCs w:val="24"/>
          </w:rPr>
          <w:t xml:space="preserve"> between algae and environ drivers.</w:t>
        </w:r>
      </w:ins>
      <w:ins w:id="50" w:author="Microsoft Office User" w:date="2018-01-24T13:26:00Z">
        <w:r w:rsidR="002C7984">
          <w:rPr>
            <w:rFonts w:ascii="Times" w:hAnsi="Times" w:cs="Times New Roman"/>
            <w:sz w:val="24"/>
            <w:szCs w:val="24"/>
          </w:rPr>
          <w:t xml:space="preserve"> And I wonder if this is a more general theme that needs to be highlighted better.</w:t>
        </w:r>
      </w:ins>
      <w:ins w:id="51" w:author="Microsoft Office User" w:date="2018-01-23T15:11:00Z">
        <w:r w:rsidR="00B50B9B">
          <w:rPr>
            <w:rFonts w:ascii="Times" w:hAnsi="Times" w:cs="Times New Roman"/>
            <w:sz w:val="24"/>
            <w:szCs w:val="24"/>
          </w:rPr>
          <w:t>]</w:t>
        </w:r>
      </w:ins>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0C36AD6A"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w:t>
      </w:r>
      <w:ins w:id="52" w:author="Microsoft Office User" w:date="2018-01-23T08:12:00Z">
        <w:r w:rsidR="00F41FFA">
          <w:rPr>
            <w:rFonts w:ascii="Times" w:hAnsi="Times" w:cs="Times New Roman"/>
            <w:sz w:val="24"/>
            <w:szCs w:val="24"/>
          </w:rPr>
          <w:t xml:space="preserve"> (also Alisha </w:t>
        </w:r>
      </w:ins>
      <w:proofErr w:type="spellStart"/>
      <w:ins w:id="53" w:author="Microsoft Office User" w:date="2018-01-24T07:24:00Z">
        <w:r w:rsidR="00F41FFA">
          <w:rPr>
            <w:rFonts w:ascii="Times" w:hAnsi="Times" w:cs="Times New Roman"/>
            <w:sz w:val="24"/>
            <w:szCs w:val="24"/>
          </w:rPr>
          <w:t>Friel</w:t>
        </w:r>
        <w:proofErr w:type="spellEnd"/>
        <w:r w:rsidR="00F41FFA">
          <w:rPr>
            <w:rFonts w:ascii="Times" w:hAnsi="Times" w:cs="Times New Roman"/>
            <w:sz w:val="24"/>
            <w:szCs w:val="24"/>
          </w:rPr>
          <w:t xml:space="preserve"> </w:t>
        </w:r>
      </w:ins>
      <w:ins w:id="54" w:author="Microsoft Office User" w:date="2018-01-23T08:12:00Z">
        <w:r w:rsidR="00F7149D">
          <w:rPr>
            <w:rFonts w:ascii="Times" w:hAnsi="Times" w:cs="Times New Roman"/>
            <w:sz w:val="24"/>
            <w:szCs w:val="24"/>
          </w:rPr>
          <w:t>from OCNMS</w:t>
        </w:r>
      </w:ins>
      <w:ins w:id="55" w:author="Microsoft Office User" w:date="2018-01-24T07:25:00Z">
        <w:r w:rsidR="00F41FFA">
          <w:rPr>
            <w:rFonts w:ascii="Times" w:hAnsi="Times" w:cs="Times New Roman"/>
            <w:sz w:val="24"/>
            <w:szCs w:val="24"/>
          </w:rPr>
          <w:t xml:space="preserve"> or wrong year?</w:t>
        </w:r>
      </w:ins>
      <w:ins w:id="56" w:author="Microsoft Office User" w:date="2018-01-23T08:12:00Z">
        <w:r w:rsidR="00F7149D">
          <w:rPr>
            <w:rFonts w:ascii="Times" w:hAnsi="Times" w:cs="Times New Roman"/>
            <w:sz w:val="24"/>
            <w:szCs w:val="24"/>
          </w:rPr>
          <w:t>)</w:t>
        </w:r>
      </w:ins>
      <w:r w:rsidR="00256094" w:rsidRPr="00AF1F04">
        <w:rPr>
          <w:rFonts w:ascii="Times" w:hAnsi="Times" w:cs="Times New Roman"/>
          <w:sz w:val="24"/>
          <w:szCs w:val="24"/>
        </w:rPr>
        <w:t>,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w:t>
      </w:r>
      <w:proofErr w:type="spellStart"/>
      <w:r w:rsidR="005B71FA" w:rsidRPr="00AF1F04">
        <w:rPr>
          <w:rFonts w:ascii="Times" w:hAnsi="Times" w:cs="Times New Roman"/>
          <w:sz w:val="24"/>
          <w:szCs w:val="24"/>
          <w:highlight w:val="yellow"/>
        </w:rPr>
        <w:t>Pfister</w:t>
      </w:r>
      <w:proofErr w:type="spellEnd"/>
      <w:r w:rsidR="005B71FA" w:rsidRPr="00AF1F04">
        <w:rPr>
          <w:rFonts w:ascii="Times" w:hAnsi="Times" w:cs="Times New Roman"/>
          <w:sz w:val="24"/>
          <w:szCs w:val="24"/>
          <w:highlight w:val="yellow"/>
        </w:rPr>
        <w:t xml:space="preserve">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1B6B4611" w:rsidR="00AF6161" w:rsidRPr="00AF1F04" w:rsidRDefault="005A112B" w:rsidP="00AF6161">
      <w:pPr>
        <w:rPr>
          <w:rFonts w:ascii="Times" w:hAnsi="Times" w:cs="Times New Roman"/>
          <w:sz w:val="24"/>
          <w:szCs w:val="24"/>
        </w:rPr>
      </w:pPr>
      <w:commentRangeStart w:id="57"/>
      <w:r w:rsidRPr="00AF1F04">
        <w:rPr>
          <w:rFonts w:ascii="Times" w:hAnsi="Times" w:cs="Times New Roman"/>
          <w:sz w:val="24"/>
          <w:szCs w:val="24"/>
        </w:rPr>
        <w:lastRenderedPageBreak/>
        <w:t xml:space="preserve">Table </w:t>
      </w:r>
      <w:r w:rsidR="00AF4296">
        <w:rPr>
          <w:rFonts w:ascii="Times" w:hAnsi="Times" w:cs="Times New Roman"/>
          <w:sz w:val="24"/>
          <w:szCs w:val="24"/>
        </w:rPr>
        <w:t>2</w:t>
      </w:r>
      <w:r w:rsidR="00AF6161" w:rsidRPr="00AF1F04">
        <w:rPr>
          <w:rFonts w:ascii="Times" w:hAnsi="Times" w:cs="Times New Roman"/>
          <w:sz w:val="24"/>
          <w:szCs w:val="24"/>
        </w:rPr>
        <w:t xml:space="preserve">. </w:t>
      </w:r>
      <w:commentRangeEnd w:id="57"/>
      <w:r w:rsidR="00D54C0B">
        <w:rPr>
          <w:rStyle w:val="CommentReference"/>
        </w:rPr>
        <w:commentReference w:id="57"/>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54B2D37A" w14:textId="0C6451A3" w:rsidR="00AC3C22" w:rsidRPr="00AF1F04" w:rsidRDefault="00AF6161">
      <w:pPr>
        <w:rPr>
          <w:rFonts w:ascii="Times" w:hAnsi="Times" w:cs="Times New Roman"/>
          <w:sz w:val="24"/>
          <w:szCs w:val="24"/>
        </w:rPr>
      </w:pPr>
      <w:r w:rsidRPr="00AF1F04">
        <w:rPr>
          <w:rFonts w:ascii="Times" w:hAnsi="Times" w:cs="Times New Roman"/>
          <w:sz w:val="24"/>
          <w:szCs w:val="24"/>
        </w:rPr>
        <w:t xml:space="preserve"> </w:t>
      </w:r>
      <w:r w:rsidR="00AC3C22"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76EFAFE0" w14:textId="4C17F23E" w:rsidR="000C6B87" w:rsidRPr="00AF1F04" w:rsidRDefault="00F5754D" w:rsidP="00F425F6">
      <w:pPr>
        <w:spacing w:after="0" w:line="480" w:lineRule="auto"/>
        <w:ind w:firstLine="720"/>
        <w:rPr>
          <w:rFonts w:ascii="Times" w:hAnsi="Times" w:cs="Times New Roman"/>
          <w:sz w:val="24"/>
          <w:szCs w:val="24"/>
        </w:rPr>
      </w:pPr>
      <w:r>
        <w:rPr>
          <w:rFonts w:ascii="Times" w:hAnsi="Times" w:cs="Times New Roman"/>
          <w:noProof/>
          <w:sz w:val="24"/>
          <w:szCs w:val="24"/>
          <w:lang w:eastAsia="zh-CN"/>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2">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r w:rsidRPr="00AF1F04">
        <w:rPr>
          <w:rFonts w:ascii="Times" w:hAnsi="Times" w:cs="Times New Roman"/>
          <w:noProof/>
          <w:sz w:val="24"/>
          <w:szCs w:val="24"/>
          <w:lang w:eastAsia="zh-CN"/>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B428293" w:rsidR="00220681" w:rsidRPr="00AF1F04" w:rsidRDefault="00167CFD" w:rsidP="00301736">
      <w:pPr>
        <w:spacing w:after="0" w:line="240" w:lineRule="auto"/>
        <w:rPr>
          <w:rFonts w:ascii="Times" w:hAnsi="Times" w:cs="Times New Roman"/>
          <w:sz w:val="24"/>
          <w:szCs w:val="24"/>
        </w:rPr>
      </w:pPr>
      <w:r w:rsidRPr="00AF1F04">
        <w:rPr>
          <w:rFonts w:ascii="Times" w:hAnsi="Times" w:cs="Times New Roman"/>
          <w:sz w:val="24"/>
          <w:szCs w:val="24"/>
        </w:rPr>
        <w:t>Fig</w:t>
      </w:r>
      <w:r w:rsidR="00220681" w:rsidRPr="00AF1F04">
        <w:rPr>
          <w:rFonts w:ascii="Times" w:hAnsi="Times" w:cs="Times New Roman"/>
          <w:sz w:val="24"/>
          <w:szCs w:val="24"/>
        </w:rPr>
        <w:t xml:space="preserve">ure 2: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r w:rsidR="00260E7F">
        <w:rPr>
          <w:rFonts w:ascii="Times" w:hAnsi="Times" w:cs="Times New Roman"/>
          <w:sz w:val="24"/>
          <w:szCs w:val="24"/>
        </w:rPr>
        <w:t>OCNMS-w</w:t>
      </w:r>
      <w:r w:rsidR="00E15FB1" w:rsidRPr="00AF1F04">
        <w:rPr>
          <w:rFonts w:ascii="Times" w:hAnsi="Times" w:cs="Times New Roman"/>
          <w:sz w:val="24"/>
          <w:szCs w:val="24"/>
        </w:rPr>
        <w:t xml:space="preserve">id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lang w:eastAsia="zh-CN"/>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4">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F8AA6E6" w:rsidR="00167CFD" w:rsidRPr="00AF1F04" w:rsidRDefault="00301736" w:rsidP="00F55396">
      <w:pPr>
        <w:spacing w:after="0" w:line="480" w:lineRule="auto"/>
        <w:rPr>
          <w:rFonts w:ascii="Times" w:hAnsi="Times" w:cs="Times New Roman"/>
          <w:sz w:val="24"/>
          <w:szCs w:val="24"/>
        </w:rPr>
      </w:pPr>
      <w:r w:rsidRPr="00AF1F04">
        <w:rPr>
          <w:rFonts w:ascii="Times" w:hAnsi="Times" w:cs="Times New Roman"/>
          <w:sz w:val="24"/>
          <w:szCs w:val="24"/>
        </w:rPr>
        <w:t xml:space="preserve">Figure 3. </w:t>
      </w:r>
      <w:ins w:id="58" w:author="Microsoft Office User" w:date="2018-01-23T08:16:00Z">
        <w:r w:rsidR="00BC689C">
          <w:rPr>
            <w:rFonts w:ascii="Times" w:hAnsi="Times" w:cs="Times New Roman"/>
            <w:sz w:val="24"/>
            <w:szCs w:val="24"/>
          </w:rPr>
          <w:t xml:space="preserve">Very </w:t>
        </w:r>
        <w:proofErr w:type="spellStart"/>
        <w:proofErr w:type="gramStart"/>
        <w:r w:rsidR="00BC689C">
          <w:rPr>
            <w:rFonts w:ascii="Times" w:hAnsi="Times" w:cs="Times New Roman"/>
            <w:sz w:val="24"/>
            <w:szCs w:val="24"/>
          </w:rPr>
          <w:t>slick.</w:t>
        </w:r>
      </w:ins>
      <w:r w:rsidRPr="00AF1F04">
        <w:rPr>
          <w:rFonts w:ascii="Times" w:hAnsi="Times" w:cs="Times New Roman"/>
          <w:sz w:val="24"/>
          <w:szCs w:val="24"/>
        </w:rPr>
        <w:t>Kernel</w:t>
      </w:r>
      <w:proofErr w:type="spellEnd"/>
      <w:proofErr w:type="gramEnd"/>
      <w:r w:rsidRPr="00AF1F04">
        <w:rPr>
          <w:rFonts w:ascii="Times" w:hAnsi="Times" w:cs="Times New Roman"/>
          <w:sz w:val="24"/>
          <w:szCs w:val="24"/>
        </w:rPr>
        <w:t xml:space="preserve">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lang w:eastAsia="zh-CN"/>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5">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lang w:eastAsia="zh-CN"/>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59"/>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lang w:eastAsia="zh-CN"/>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7">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60"/>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60"/>
      <w:r w:rsidR="009D4EAF" w:rsidRPr="00AF1F04">
        <w:rPr>
          <w:rStyle w:val="CommentReference"/>
          <w:rFonts w:ascii="Times" w:hAnsi="Times"/>
          <w:sz w:val="24"/>
          <w:szCs w:val="24"/>
        </w:rPr>
        <w:commentReference w:id="60"/>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lang w:eastAsia="zh-CN"/>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20534B09" w:rsidR="007B38A9" w:rsidRPr="00AF1F04" w:rsidRDefault="00BC5FE5" w:rsidP="00C63B3A">
      <w:pPr>
        <w:rPr>
          <w:rFonts w:ascii="Times" w:hAnsi="Times" w:cs="Times New Roman"/>
          <w:sz w:val="24"/>
          <w:szCs w:val="24"/>
        </w:rPr>
      </w:pPr>
      <w:r w:rsidRPr="00AF1F04">
        <w:rPr>
          <w:rFonts w:ascii="Times" w:hAnsi="Times" w:cs="Times New Roman"/>
          <w:sz w:val="24"/>
          <w:szCs w:val="24"/>
        </w:rPr>
        <w:t>Figure 7</w:t>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w:t>
      </w:r>
      <w:r w:rsidR="00F24E1E">
        <w:rPr>
          <w:rFonts w:ascii="Times" w:hAnsi="Times" w:cs="Times New Roman"/>
          <w:sz w:val="24"/>
          <w:szCs w:val="24"/>
        </w:rPr>
        <w:t xml:space="preserve">e primary otter range in 1987. </w:t>
      </w:r>
      <w:r w:rsidR="00C63B3A" w:rsidRPr="00AF1F04">
        <w:rPr>
          <w:rFonts w:ascii="Times" w:hAnsi="Times" w:cs="Times New Roman"/>
          <w:sz w:val="24"/>
          <w:szCs w:val="24"/>
        </w:rPr>
        <w:t xml:space="preserve">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3566CDEE"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w:t>
      </w:r>
      <w:r w:rsidR="005647B0">
        <w:rPr>
          <w:rFonts w:ascii="Times" w:hAnsi="Times" w:cs="Times New Roman"/>
          <w:sz w:val="24"/>
          <w:szCs w:val="24"/>
        </w:rPr>
        <w:t>1</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lang w:eastAsia="zh-CN"/>
        </w:rPr>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557B452C"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lastRenderedPageBreak/>
        <w:t>Figure S1. Map of predicted wind direction weighted wave exposure index for study region.</w:t>
      </w:r>
      <w:ins w:id="61" w:author="Microsoft Office User" w:date="2018-01-23T08:18:00Z">
        <w:r w:rsidR="0066457F">
          <w:rPr>
            <w:rFonts w:ascii="Times" w:eastAsia="Times New Roman" w:hAnsi="Times" w:cs="Times New Roman"/>
            <w:sz w:val="24"/>
            <w:szCs w:val="24"/>
          </w:rPr>
          <w:t xml:space="preserve"> [Put </w:t>
        </w:r>
      </w:ins>
      <w:ins w:id="62" w:author="Microsoft Office User" w:date="2018-01-23T08:19:00Z">
        <w:r w:rsidR="0066457F">
          <w:rPr>
            <w:rFonts w:ascii="Times" w:eastAsia="Times New Roman" w:hAnsi="Times" w:cs="Times New Roman"/>
            <w:sz w:val="24"/>
            <w:szCs w:val="24"/>
          </w:rPr>
          <w:t>“wave exposure” on fig</w:t>
        </w:r>
        <w:r w:rsidR="004041BE">
          <w:rPr>
            <w:rFonts w:ascii="Times" w:eastAsia="Times New Roman" w:hAnsi="Times" w:cs="Times New Roman"/>
            <w:sz w:val="24"/>
            <w:szCs w:val="24"/>
          </w:rPr>
          <w:t>]</w:t>
        </w:r>
      </w:ins>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5449EF47" w14:textId="77777777" w:rsidR="00C12030"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44B73015" w14:textId="336D4B63" w:rsidR="00C12030" w:rsidRPr="00C12030" w:rsidRDefault="00C12030" w:rsidP="00AF1F04">
      <w:pPr>
        <w:pStyle w:val="EndNoteBibliography"/>
        <w:spacing w:after="0" w:line="480" w:lineRule="auto"/>
        <w:ind w:left="720" w:hanging="720"/>
        <w:rPr>
          <w:rFonts w:ascii="Times" w:hAnsi="Times" w:cs="Times New Roman"/>
          <w:sz w:val="24"/>
          <w:szCs w:val="24"/>
        </w:rPr>
      </w:pPr>
      <w:r w:rsidRPr="00C12030">
        <w:rPr>
          <w:rFonts w:ascii="Times" w:hAnsi="Times"/>
          <w:sz w:val="24"/>
          <w:szCs w:val="24"/>
        </w:rPr>
        <w:t>National Park Service. 2008. Final general management plan and environmental impact statement, Olympic National Park. U.S. Department of the Interior, Washington, D.C</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C12030">
        <w:rPr>
          <w:rFonts w:ascii="Times" w:hAnsi="Times" w:cs="Times New Roman"/>
          <w:sz w:val="24"/>
          <w:szCs w:val="24"/>
        </w:rPr>
        <w:t>Office of National Ma</w:t>
      </w:r>
      <w:r w:rsidRPr="00AF1F04">
        <w:rPr>
          <w:rFonts w:ascii="Times" w:hAnsi="Times" w:cs="Times New Roman"/>
          <w:sz w:val="24"/>
          <w:szCs w:val="24"/>
        </w:rPr>
        <w:t>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sidRPr="00AF1F04">
        <w:rPr>
          <w:rFonts w:ascii="Times" w:hAnsi="Times" w:cs="Times New Roman"/>
          <w:sz w:val="24"/>
          <w:szCs w:val="24"/>
        </w:rPr>
        <w:t>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w:t>
      </w:r>
      <w:proofErr w:type="gramEnd"/>
      <w:r w:rsidRPr="00AF1F04">
        <w:rPr>
          <w:rFonts w:ascii="Times" w:hAnsi="Times" w:cs="Times New Roman"/>
          <w:sz w:val="24"/>
          <w:szCs w:val="24"/>
        </w:rPr>
        <w:t>,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4) "Washington State floating kelp inventory of the Strait of Juan de Fuca and outer coast</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s://fortress.wa.gov/dnr/adminsa/gisdata/datadownload/kelp_canopy_strait_coast.zip Accessed: 2 March 2017.</w:t>
      </w:r>
    </w:p>
    <w:p w14:paraId="2ED113D5"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7) "Kelp Monitoring - Olympic Peninsula</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data-wadnr.opendata.arcgis.com/datasets/kelp-monitoring-olympic-peninsula Accessed: 1 September 2017.</w:t>
      </w:r>
    </w:p>
    <w:p w14:paraId="7EDD27D0" w14:textId="77777777" w:rsidR="00AF1F04" w:rsidRPr="00AF1F04" w:rsidRDefault="00AF1F04"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32E2D8E9" w14:textId="77777777" w:rsidR="00F425F6"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r w:rsidR="00F425F6">
        <w:rPr>
          <w:rFonts w:ascii="Times" w:hAnsi="Times" w:cs="Times"/>
          <w:sz w:val="24"/>
          <w:szCs w:val="24"/>
        </w:rPr>
        <w:t>Arkema KK, Reed DC, Schroeter SC (2009) Direct and indirect effects of giant kelp determine benthic community structure and dynamics. Ecology Letters 90:3126–3137</w:t>
      </w:r>
    </w:p>
    <w:p w14:paraId="43A833DE"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 TW, Cavanaugh KC, Reed DC, Siegel DA (2015) Geographical variability in the controls of giant kelp biomass dynamics. Journal of Biogeography 42:2010–2021</w:t>
      </w:r>
    </w:p>
    <w:p w14:paraId="26DAA198"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wood DR, Hughes TP, Hoey AS (2006) Sleeping functional group drives coral-reef recovery. Current Biology 16:2434–2439</w:t>
      </w:r>
    </w:p>
    <w:p w14:paraId="2C7604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46A342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Filbee-Dexter K, Scheibling RE (2014) Sea urchin barrens as alternative stable states of collapsed kelp ecosystems. Mar Ecol Prog Ser 495:1–25</w:t>
      </w:r>
    </w:p>
    <w:p w14:paraId="0042D48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Hughes BB, Eby R, Van Dyke E, Tinker MT, Marks CI, Johnson KS, Wasson K (2013) Recovery of a top predator mediates negative eutrophic effects on seagrass. Proceedings of the National Academy of Sciences 110:15313–15318</w:t>
      </w:r>
    </w:p>
    <w:p w14:paraId="1EDEF59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enner MC, Estes JA, Tinker MT, Bodkin JL, Cowen RK, Harrold C, Hatfield BB, Novak M, Rassweiler A, Reed DC (2013) A multi</w:t>
      </w:r>
      <w:r>
        <w:rPr>
          <w:rFonts w:ascii="Calibri" w:eastAsia="Calibri" w:hAnsi="Calibri" w:cs="Calibri"/>
          <w:sz w:val="24"/>
          <w:szCs w:val="24"/>
        </w:rPr>
        <w:t>‐</w:t>
      </w:r>
      <w:r>
        <w:rPr>
          <w:rFonts w:ascii="Times" w:hAnsi="Times" w:cs="Times"/>
          <w:sz w:val="24"/>
          <w:szCs w:val="24"/>
        </w:rPr>
        <w:t>decade time series of kelp forest community structure at San Nicolas Island, California (USA). Ecology Letters 94:2654–2654</w:t>
      </w:r>
    </w:p>
    <w:p w14:paraId="6A7F5E9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vitek RG, Shull D, Canestro D, Bowlby EC, Troutman BL (1989) Sea otters and benthic prey communities in Washington state. Marine Mammal Science 5:266–280</w:t>
      </w:r>
    </w:p>
    <w:p w14:paraId="335CC7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Laidre KL, Jameson RJ, Demaster DP (2001) An estimation of carrying capacity for sea otters along the California coast. Marine Mammal Science 17:294–309</w:t>
      </w:r>
    </w:p>
    <w:p w14:paraId="096A1AD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aidre KL, Jameson RJ, Jeffries SJ, Hobbs RC, Bowlby CE, VanBlaricom GR (2002) Estimates of carrying capacity for sea otters in Washington state. Wildlife Society Bulletin 30:1172–1181</w:t>
      </w:r>
    </w:p>
    <w:p w14:paraId="46940D8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egendre P, Borcard D, Peres-Neto PR (2005) ANALYZING BETA DIVERSITY: PARTITIONING THE SPATIAL VARIATION OF COMMUNITY COMPOSITION DATA. Ecological Monographs 75:435–450</w:t>
      </w:r>
    </w:p>
    <w:p w14:paraId="38D8F8EC"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n KH (1973) Seaweeds: Their Productivity and Strategy for Growth: The role of large marine algae in coastal productivity is far more important than has been suspected. Science 182:975–981</w:t>
      </w:r>
    </w:p>
    <w:p w14:paraId="76D244A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 Hare S, Zhang Y, Wallace J, Francis R (1997) A Pacific interdecadal climate oscillation with impacts on salmon production. Bulletin of the American Meteorological Society 78:1069–1079</w:t>
      </w:r>
    </w:p>
    <w:p w14:paraId="7B9FDEF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J, Hare SR (2002) The Pacific Decadal Oscillation. Journal of Oceanography 58:35–44</w:t>
      </w:r>
    </w:p>
    <w:p w14:paraId="3F392A4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rkel RW, Shurin JB (2015) Indirect effects of sea otters on rockfish (Sebastes spp.) in giant kelp forests. Ecology Letters 96:2877–2890</w:t>
      </w:r>
    </w:p>
    <w:p w14:paraId="0F16E3F2"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etraitis PS, Methratta ET, Rhile EC, Vidargas NA, Dudgeon SR Experimental confirmation of multiple community states in a marine ecosystem. Oecologia 161:139–148</w:t>
      </w:r>
    </w:p>
    <w:p w14:paraId="7C3376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fister CA, Berry HD, Mumford T (2017) The dynamics of kelp forests in the Northeast Pacific Ocean and the relationship with environmental drivers. J Ecology In Press</w:t>
      </w:r>
    </w:p>
    <w:p w14:paraId="5D5DD5A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insky ML, Fogarty M (2012) Lagged social-ecological responses to climate and range shifts in fisheries. Climatic Change 115:883–891</w:t>
      </w:r>
    </w:p>
    <w:p w14:paraId="73D9F753"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Reed DC, Rassweiler A, Carr MH, Cavanaugh KC, Malone DP, Siegel DA (2011) Wave disturbance overwhelms top</w:t>
      </w:r>
      <w:r>
        <w:rPr>
          <w:rFonts w:ascii="Calibri" w:eastAsia="Calibri" w:hAnsi="Calibri" w:cs="Calibri"/>
          <w:sz w:val="24"/>
          <w:szCs w:val="24"/>
        </w:rPr>
        <w:t>‐</w:t>
      </w:r>
      <w:r>
        <w:rPr>
          <w:rFonts w:ascii="Times" w:hAnsi="Times" w:cs="Times"/>
          <w:sz w:val="24"/>
          <w:szCs w:val="24"/>
        </w:rPr>
        <w:t>down and bottom</w:t>
      </w:r>
      <w:r>
        <w:rPr>
          <w:rFonts w:ascii="Calibri" w:eastAsia="Calibri" w:hAnsi="Calibri" w:cs="Calibri"/>
          <w:sz w:val="24"/>
          <w:szCs w:val="24"/>
        </w:rPr>
        <w:t>‐</w:t>
      </w:r>
      <w:r>
        <w:rPr>
          <w:rFonts w:ascii="Times" w:hAnsi="Times" w:cs="Times"/>
          <w:sz w:val="24"/>
          <w:szCs w:val="24"/>
        </w:rPr>
        <w:t>up control of primary production in California kelp forests. Ecology Letters 92:2108–2116</w:t>
      </w:r>
    </w:p>
    <w:p w14:paraId="0BF229E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Sergio F, Schmitz OJ, Krebs CJ, Holt RD, Heithaus MR, Wirsing AJ, Ripple WJ, Ritchie E, Ainley D, Oro D, Jhala Y, Hiraldo F, Korpimäki E (2014) Towards a cohesive, holistic view of top predation: a definition, synthesis and perspective. Oikos 123:1234–1243</w:t>
      </w:r>
    </w:p>
    <w:p w14:paraId="643F763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Stier AC, Samhouri JF, Novak M, Marshall KN, Ward EJ, Holt RD, Levin PS (2016) Ecosystem context and historical contingency in apex predator recoveries. Science Advances 2:e1501769</w:t>
      </w:r>
    </w:p>
    <w:p w14:paraId="71A5EA66"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lker KA, Davis JW, Duffield DA (2008) Activity Budgets and Prey Consumption of Sea Otters (&lt;I&gt;Enhydra lutris kenyoni&lt;/I&gt;) in Washington. Aquatic Mammals 34:393–401</w:t>
      </w:r>
    </w:p>
    <w:p w14:paraId="051E388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Watson J, Estes JA (2011) Stability, resilience, and phase shifts in rocky subtidal communities along the west coast of Vancouver Island, Canada. Ecological Monographs 81:215–239</w:t>
      </w:r>
    </w:p>
    <w:p w14:paraId="736B550D"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26C8FE70" w:rsidR="00F55396" w:rsidRPr="00AF1F04"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w:t>
      </w:r>
      <w:proofErr w:type="gramStart"/>
      <w:r w:rsidRPr="00AF1F04">
        <w:rPr>
          <w:rFonts w:ascii="Times" w:hAnsi="Times"/>
          <w:color w:val="000000"/>
        </w:rPr>
        <w:t>at  44</w:t>
      </w:r>
      <w:proofErr w:type="gramEnd"/>
      <w:r w:rsidRPr="00AF1F04">
        <w:rPr>
          <w:rFonts w:ascii="Times" w:hAnsi="Times"/>
          <w:color w:val="000000"/>
        </w:rPr>
        <w:t xml:space="preserve">.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lastRenderedPageBreak/>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8C66CD"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8C66CD" w:rsidP="003A6675">
      <w:pPr>
        <w:pStyle w:val="NormalWeb"/>
        <w:numPr>
          <w:ilvl w:val="1"/>
          <w:numId w:val="7"/>
        </w:numPr>
        <w:spacing w:before="0" w:beforeAutospacing="0" w:after="0" w:afterAutospacing="0"/>
        <w:textAlignment w:val="baseline"/>
        <w:rPr>
          <w:rFonts w:ascii="Times" w:hAnsi="Times"/>
          <w:color w:val="000000"/>
        </w:rPr>
      </w:pPr>
      <w:hyperlink r:id="rId21"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sum the “&lt;6 or (blank)” and </w:t>
      </w:r>
      <w:proofErr w:type="gramStart"/>
      <w:r w:rsidRPr="00AF1F04">
        <w:rPr>
          <w:rFonts w:ascii="Times" w:hAnsi="Times"/>
          <w:color w:val="000000"/>
        </w:rPr>
        <w:t>“ &gt;</w:t>
      </w:r>
      <w:proofErr w:type="gramEnd"/>
      <w:r w:rsidRPr="00AF1F04">
        <w:rPr>
          <w:rFonts w:ascii="Times" w:hAnsi="Times"/>
          <w:color w:val="000000"/>
        </w:rPr>
        <w: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5B2864D0"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Took about 45 minutes/compass heading (in 10° increments) running on a 30 m grid and using wind direction weighting. Total time about 26 hours</w:t>
      </w:r>
    </w:p>
    <w:sectPr w:rsidR="003A6675" w:rsidRPr="00AF1F04" w:rsidSect="001D5F25">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Ole Shelton" w:date="2017-10-30T09:47:00Z" w:initials="AOS">
    <w:p w14:paraId="4BC664E6" w14:textId="0DA0DFC4" w:rsidR="008C66CD" w:rsidRDefault="008C66CD" w:rsidP="008332EF">
      <w:pPr>
        <w:pStyle w:val="CommentText"/>
      </w:pPr>
      <w:r>
        <w:rPr>
          <w:rStyle w:val="CommentReference"/>
        </w:rPr>
        <w:annotationRef/>
      </w:r>
      <w:r>
        <w:t>Need to see if Jesse has a pub that we can cite or how best to reference this info.</w:t>
      </w:r>
    </w:p>
    <w:p w14:paraId="4E2C8612" w14:textId="77777777" w:rsidR="008C66CD" w:rsidRDefault="008C66CD" w:rsidP="008332EF">
      <w:pPr>
        <w:pStyle w:val="CommentText"/>
      </w:pPr>
    </w:p>
    <w:p w14:paraId="6CC736BC" w14:textId="77777777" w:rsidR="008C66CD" w:rsidRDefault="008C66CD" w:rsidP="008332EF">
      <w:pPr>
        <w:pStyle w:val="CommentText"/>
      </w:pPr>
    </w:p>
  </w:comment>
  <w:comment w:id="13" w:author="Ole Shelton" w:date="2018-01-03T11:08:00Z" w:initials="AOS">
    <w:p w14:paraId="336B377E" w14:textId="04FEE40B" w:rsidR="008C66CD" w:rsidRDefault="008C66CD" w:rsidP="00027B04">
      <w:pPr>
        <w:pStyle w:val="CommentText"/>
      </w:pPr>
      <w:r>
        <w:t>NICK T:</w:t>
      </w:r>
    </w:p>
    <w:p w14:paraId="684E936A" w14:textId="28D2CF7E" w:rsidR="008C66CD" w:rsidRDefault="008C66CD" w:rsidP="00027B04">
      <w:pPr>
        <w:pStyle w:val="CommentText"/>
      </w:pPr>
      <w:r>
        <w:t xml:space="preserve">I </w:t>
      </w:r>
      <w:r>
        <w:rPr>
          <w:rStyle w:val="CommentReference"/>
        </w:rPr>
        <w:annotationRef/>
      </w:r>
      <w:r>
        <w:t xml:space="preserve">think this is </w:t>
      </w:r>
      <w:proofErr w:type="gramStart"/>
      <w:r>
        <w:t>OK, but</w:t>
      </w:r>
      <w:proofErr w:type="gramEnd"/>
      <w:r>
        <w:t xml:space="preserve">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8C66CD" w:rsidRDefault="008C66CD" w:rsidP="00027B04">
      <w:pPr>
        <w:pStyle w:val="CommentText"/>
      </w:pPr>
    </w:p>
    <w:p w14:paraId="4EE430E8" w14:textId="77777777" w:rsidR="008C66CD" w:rsidRDefault="008C66CD" w:rsidP="00027B04">
      <w:pPr>
        <w:pStyle w:val="CommentText"/>
      </w:pPr>
      <w:r>
        <w:t>I forget the function name in R, but I can look it up.</w:t>
      </w:r>
    </w:p>
    <w:p w14:paraId="67BF9240" w14:textId="77777777" w:rsidR="008C66CD" w:rsidRDefault="008C66CD" w:rsidP="00027B04">
      <w:pPr>
        <w:pStyle w:val="CommentText"/>
      </w:pPr>
    </w:p>
    <w:p w14:paraId="4F0B483E" w14:textId="5093D980" w:rsidR="008C66CD" w:rsidRDefault="008C66CD" w:rsidP="00027B04">
      <w:pPr>
        <w:pStyle w:val="CommentText"/>
      </w:pPr>
      <w:r>
        <w:t>Also:</w:t>
      </w:r>
    </w:p>
    <w:p w14:paraId="2DC0CC98" w14:textId="530BF098" w:rsidR="008C66CD" w:rsidRDefault="008C66CD">
      <w:pPr>
        <w:pStyle w:val="CommentText"/>
      </w:pPr>
      <w:r>
        <w:t>What distance metric?  Manhattan?  Should probably be the same.</w:t>
      </w:r>
    </w:p>
  </w:comment>
  <w:comment w:id="15" w:author="Ole Shelton" w:date="2017-10-30T16:24:00Z" w:initials="AOS">
    <w:p w14:paraId="5E1AC2A4" w14:textId="77777777" w:rsidR="008C66CD" w:rsidRPr="00CC50CE" w:rsidRDefault="008C66CD"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8C66CD" w:rsidRPr="00CC50CE" w:rsidRDefault="008C66CD"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8C66CD" w:rsidRPr="00CC50CE" w:rsidRDefault="008C66CD" w:rsidP="001C6B10">
      <w:pPr>
        <w:spacing w:before="120" w:after="0" w:line="240" w:lineRule="auto"/>
        <w:rPr>
          <w:rFonts w:ascii="Times New Roman" w:hAnsi="Times New Roman" w:cs="Times New Roman"/>
          <w:i/>
          <w:sz w:val="18"/>
          <w:szCs w:val="18"/>
        </w:rPr>
      </w:pPr>
    </w:p>
    <w:p w14:paraId="2BDD254B"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8C66CD" w:rsidRPr="00CC50CE" w:rsidRDefault="008C66CD" w:rsidP="001C6B10">
      <w:pPr>
        <w:spacing w:before="120" w:after="0" w:line="240" w:lineRule="auto"/>
        <w:rPr>
          <w:rFonts w:ascii="Times New Roman" w:hAnsi="Times New Roman" w:cs="Times New Roman"/>
          <w:i/>
          <w:sz w:val="18"/>
          <w:szCs w:val="18"/>
        </w:rPr>
      </w:pPr>
    </w:p>
    <w:p w14:paraId="3E400E4C"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8C66CD" w:rsidRPr="00CC50CE" w:rsidRDefault="008C66CD"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8C66CD" w:rsidRPr="00CC50CE" w:rsidRDefault="008C66CD"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8C66CD" w:rsidRPr="00CC50CE" w:rsidRDefault="008C66CD"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8C66CD" w:rsidRPr="00CC50CE" w:rsidRDefault="008C66CD"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8C66CD" w:rsidRPr="00CC50CE" w:rsidRDefault="008C66CD"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8C66CD" w:rsidRPr="00CC50CE" w:rsidRDefault="008C66CD" w:rsidP="001C6B10">
      <w:pPr>
        <w:spacing w:before="120" w:after="0" w:line="240" w:lineRule="auto"/>
        <w:rPr>
          <w:rFonts w:ascii="Times New Roman" w:hAnsi="Times New Roman" w:cs="Times New Roman"/>
          <w:i/>
          <w:sz w:val="18"/>
          <w:szCs w:val="18"/>
        </w:rPr>
      </w:pPr>
      <w:proofErr w:type="spellStart"/>
      <w:r w:rsidRPr="004D56C3">
        <w:rPr>
          <w:rFonts w:ascii="Times New Roman" w:hAnsi="Times New Roman" w:cs="Times New Roman"/>
          <w:i/>
          <w:sz w:val="18"/>
          <w:szCs w:val="18"/>
        </w:rPr>
        <w:t>Signif</w:t>
      </w:r>
      <w:proofErr w:type="spellEnd"/>
      <w:r w:rsidRPr="004D56C3">
        <w:rPr>
          <w:rFonts w:ascii="Times New Roman" w:hAnsi="Times New Roman" w:cs="Times New Roman"/>
          <w:i/>
          <w:sz w:val="18"/>
          <w:szCs w:val="18"/>
        </w:rPr>
        <w:t xml:space="preserve">. codes:  0 ‘***’ 0.001 ‘**’ 0.01 ‘*’ 0.05 ‘.’ </w:t>
      </w:r>
      <w:r w:rsidRPr="00CC50CE">
        <w:rPr>
          <w:rFonts w:ascii="Times New Roman" w:hAnsi="Times New Roman" w:cs="Times New Roman"/>
          <w:i/>
          <w:sz w:val="18"/>
          <w:szCs w:val="18"/>
        </w:rPr>
        <w:t xml:space="preserve">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8C66CD" w:rsidRPr="00CC50CE" w:rsidRDefault="008C66CD" w:rsidP="001C6B10">
      <w:pPr>
        <w:spacing w:before="120" w:after="0" w:line="240" w:lineRule="auto"/>
        <w:rPr>
          <w:rFonts w:ascii="Times New Roman" w:hAnsi="Times New Roman" w:cs="Times New Roman"/>
          <w:i/>
          <w:sz w:val="18"/>
          <w:szCs w:val="18"/>
        </w:rPr>
      </w:pPr>
    </w:p>
    <w:p w14:paraId="716660DF"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8C66CD" w:rsidRPr="00CC50CE" w:rsidRDefault="008C66CD"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8C66CD" w:rsidRDefault="008C66CD">
      <w:pPr>
        <w:pStyle w:val="CommentText"/>
      </w:pPr>
    </w:p>
  </w:comment>
  <w:comment w:id="16" w:author="Ole Shelton" w:date="2017-11-03T10:56:00Z" w:initials="AOS">
    <w:p w14:paraId="7E768971" w14:textId="77777777" w:rsidR="008C66CD" w:rsidRDefault="008C66CD" w:rsidP="007D1754">
      <w:pPr>
        <w:pStyle w:val="CommentText"/>
      </w:pPr>
    </w:p>
    <w:p w14:paraId="328EFAEC" w14:textId="0D46E44E" w:rsidR="008C66CD" w:rsidRDefault="008C66CD" w:rsidP="007D1754">
      <w:pPr>
        <w:pStyle w:val="CommentText"/>
      </w:pPr>
      <w:r w:rsidRPr="007D1754">
        <w:rPr>
          <w:highlight w:val="yellow"/>
        </w:rPr>
        <w:t>BEST two MODELS</w:t>
      </w:r>
      <w:r>
        <w:t xml:space="preserve"> </w:t>
      </w:r>
    </w:p>
    <w:p w14:paraId="6597083D" w14:textId="77777777" w:rsidR="008C66CD" w:rsidRDefault="008C66CD" w:rsidP="007D1754">
      <w:pPr>
        <w:pStyle w:val="CommentText"/>
      </w:pPr>
      <w:r>
        <w:rPr>
          <w:rStyle w:val="CommentReference"/>
        </w:rPr>
        <w:annotationRef/>
      </w:r>
      <w:r>
        <w:t>Call:</w:t>
      </w:r>
    </w:p>
    <w:p w14:paraId="6E240012" w14:textId="77777777" w:rsidR="008C66CD" w:rsidRDefault="008C66CD"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8C66CD" w:rsidRDefault="008C66CD" w:rsidP="007D1754">
      <w:pPr>
        <w:pStyle w:val="CommentText"/>
      </w:pPr>
    </w:p>
    <w:p w14:paraId="528A14F9" w14:textId="77777777" w:rsidR="008C66CD" w:rsidRDefault="008C66CD" w:rsidP="007D1754">
      <w:pPr>
        <w:pStyle w:val="CommentText"/>
      </w:pPr>
      <w:r>
        <w:t>Residuals:</w:t>
      </w:r>
    </w:p>
    <w:p w14:paraId="16537FFB" w14:textId="77777777" w:rsidR="008C66CD" w:rsidRDefault="008C66CD" w:rsidP="007D1754">
      <w:pPr>
        <w:pStyle w:val="CommentText"/>
      </w:pPr>
      <w:r>
        <w:t xml:space="preserve">      Min        1Q    Median        3Q       Max </w:t>
      </w:r>
    </w:p>
    <w:p w14:paraId="1C618CC3" w14:textId="77777777" w:rsidR="008C66CD" w:rsidRDefault="008C66CD" w:rsidP="007D1754">
      <w:pPr>
        <w:pStyle w:val="CommentText"/>
      </w:pPr>
      <w:r>
        <w:t>-0.234926 -0.</w:t>
      </w:r>
      <w:proofErr w:type="gramStart"/>
      <w:r>
        <w:t>039794  0.001805</w:t>
      </w:r>
      <w:proofErr w:type="gramEnd"/>
      <w:r>
        <w:t xml:space="preserve">  0.009730  0.282642 </w:t>
      </w:r>
    </w:p>
    <w:p w14:paraId="6561E0BE" w14:textId="77777777" w:rsidR="008C66CD" w:rsidRDefault="008C66CD" w:rsidP="007D1754">
      <w:pPr>
        <w:pStyle w:val="CommentText"/>
      </w:pPr>
    </w:p>
    <w:p w14:paraId="76F7B2EF" w14:textId="77777777" w:rsidR="008C66CD" w:rsidRDefault="008C66CD" w:rsidP="007D1754">
      <w:pPr>
        <w:pStyle w:val="CommentText"/>
      </w:pPr>
      <w:r>
        <w:t>Coefficients:</w:t>
      </w:r>
    </w:p>
    <w:p w14:paraId="179879D5" w14:textId="77777777" w:rsidR="008C66CD" w:rsidRDefault="008C66CD" w:rsidP="007D1754">
      <w:pPr>
        <w:pStyle w:val="CommentText"/>
      </w:pPr>
      <w:r>
        <w:t xml:space="preserve">            Estimate Std. Error t value </w:t>
      </w:r>
      <w:proofErr w:type="spellStart"/>
      <w:r>
        <w:t>Pr</w:t>
      </w:r>
      <w:proofErr w:type="spellEnd"/>
      <w:r>
        <w:t xml:space="preserve">(&gt;|t|)   </w:t>
      </w:r>
    </w:p>
    <w:p w14:paraId="4F868F5C" w14:textId="77777777" w:rsidR="008C66CD" w:rsidRPr="003E2094" w:rsidRDefault="008C66CD" w:rsidP="007D1754">
      <w:pPr>
        <w:pStyle w:val="CommentText"/>
        <w:rPr>
          <w:lang w:val="fr-FR"/>
        </w:rPr>
      </w:pPr>
      <w:r w:rsidRPr="003E2094">
        <w:rPr>
          <w:lang w:val="fr-FR"/>
        </w:rPr>
        <w:t>(</w:t>
      </w:r>
      <w:proofErr w:type="spellStart"/>
      <w:proofErr w:type="gramStart"/>
      <w:r w:rsidRPr="003E2094">
        <w:rPr>
          <w:lang w:val="fr-FR"/>
        </w:rPr>
        <w:t>Intercept</w:t>
      </w:r>
      <w:proofErr w:type="spellEnd"/>
      <w:r w:rsidRPr="003E2094">
        <w:rPr>
          <w:lang w:val="fr-FR"/>
        </w:rPr>
        <w:t>)  0.09883</w:t>
      </w:r>
      <w:proofErr w:type="gramEnd"/>
      <w:r w:rsidRPr="003E2094">
        <w:rPr>
          <w:lang w:val="fr-FR"/>
        </w:rPr>
        <w:t xml:space="preserve">    0.10448   0.946  0.37187   </w:t>
      </w:r>
    </w:p>
    <w:p w14:paraId="783691FD" w14:textId="77777777" w:rsidR="008C66CD" w:rsidRPr="003E2094" w:rsidRDefault="008C66CD" w:rsidP="007D1754">
      <w:pPr>
        <w:pStyle w:val="CommentText"/>
        <w:rPr>
          <w:lang w:val="fr-FR"/>
        </w:rPr>
      </w:pPr>
      <w:r w:rsidRPr="003E2094">
        <w:rPr>
          <w:lang w:val="fr-FR"/>
        </w:rPr>
        <w:t>kelp.cv.</w:t>
      </w:r>
      <w:proofErr w:type="gramStart"/>
      <w:r w:rsidRPr="003E2094">
        <w:rPr>
          <w:lang w:val="fr-FR"/>
        </w:rPr>
        <w:t>89  -</w:t>
      </w:r>
      <w:proofErr w:type="gramEnd"/>
      <w:r w:rsidRPr="003E2094">
        <w:rPr>
          <w:lang w:val="fr-FR"/>
        </w:rPr>
        <w:t>0.64073    0.18844  -3.400  0.00936 **</w:t>
      </w:r>
    </w:p>
    <w:p w14:paraId="608B8162" w14:textId="77777777" w:rsidR="008C66CD" w:rsidRPr="003E2094" w:rsidRDefault="008C66CD" w:rsidP="007D1754">
      <w:pPr>
        <w:pStyle w:val="CommentText"/>
        <w:rPr>
          <w:lang w:val="fr-FR"/>
        </w:rPr>
      </w:pPr>
      <w:r w:rsidRPr="003E2094">
        <w:rPr>
          <w:lang w:val="fr-FR"/>
        </w:rPr>
        <w:t>---</w:t>
      </w:r>
    </w:p>
    <w:p w14:paraId="62EF6AC9" w14:textId="77777777" w:rsidR="008C66CD" w:rsidRDefault="008C66CD"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8C66CD" w:rsidRDefault="008C66CD" w:rsidP="007D1754">
      <w:pPr>
        <w:pStyle w:val="CommentText"/>
      </w:pPr>
    </w:p>
    <w:p w14:paraId="61B06641" w14:textId="77777777" w:rsidR="008C66CD" w:rsidRDefault="008C66CD" w:rsidP="007D1754">
      <w:pPr>
        <w:pStyle w:val="CommentText"/>
      </w:pPr>
      <w:r>
        <w:t>Residual standard error: 0.1455 on 8 degrees of freedom</w:t>
      </w:r>
    </w:p>
    <w:p w14:paraId="474FAF91" w14:textId="77777777" w:rsidR="008C66CD" w:rsidRDefault="008C66CD" w:rsidP="007D1754">
      <w:pPr>
        <w:pStyle w:val="CommentText"/>
      </w:pPr>
      <w:r>
        <w:t>Multiple R-squared:  0.591,</w:t>
      </w:r>
      <w:r>
        <w:tab/>
        <w:t xml:space="preserve">Adjusted R-squared:  0.5399 </w:t>
      </w:r>
    </w:p>
    <w:p w14:paraId="570F335A" w14:textId="77777777" w:rsidR="008C66CD" w:rsidRDefault="008C66CD" w:rsidP="007D1754">
      <w:pPr>
        <w:pStyle w:val="CommentText"/>
      </w:pPr>
      <w:r>
        <w:t xml:space="preserve">F-statistic: 11.56 on 1 and 8 </w:t>
      </w:r>
      <w:proofErr w:type="gramStart"/>
      <w:r>
        <w:t>DF,  p</w:t>
      </w:r>
      <w:proofErr w:type="gramEnd"/>
      <w:r>
        <w:t>-value: 0.009358</w:t>
      </w:r>
    </w:p>
    <w:p w14:paraId="7D31F030" w14:textId="77777777" w:rsidR="008C66CD" w:rsidRDefault="008C66CD" w:rsidP="007D1754">
      <w:pPr>
        <w:pStyle w:val="CommentText"/>
      </w:pPr>
    </w:p>
    <w:p w14:paraId="7FD8623C" w14:textId="77777777" w:rsidR="008C66CD" w:rsidRDefault="008C66CD" w:rsidP="007D1754">
      <w:pPr>
        <w:pStyle w:val="CommentText"/>
      </w:pPr>
      <w:r>
        <w:t>&gt; summary(M.2b)</w:t>
      </w:r>
    </w:p>
    <w:p w14:paraId="2B3DA14B" w14:textId="77777777" w:rsidR="008C66CD" w:rsidRDefault="008C66CD" w:rsidP="007D1754">
      <w:pPr>
        <w:pStyle w:val="CommentText"/>
      </w:pPr>
    </w:p>
    <w:p w14:paraId="766179B5" w14:textId="77777777" w:rsidR="008C66CD" w:rsidRDefault="008C66CD" w:rsidP="007D1754">
      <w:pPr>
        <w:pStyle w:val="CommentText"/>
      </w:pPr>
      <w:r>
        <w:t>Call:</w:t>
      </w:r>
    </w:p>
    <w:p w14:paraId="14870F31" w14:textId="77777777" w:rsidR="008C66CD" w:rsidRDefault="008C66CD"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8C66CD" w:rsidRDefault="008C66CD" w:rsidP="007D1754">
      <w:pPr>
        <w:pStyle w:val="CommentText"/>
      </w:pPr>
    </w:p>
    <w:p w14:paraId="6EFFC865" w14:textId="77777777" w:rsidR="008C66CD" w:rsidRDefault="008C66CD" w:rsidP="007D1754">
      <w:pPr>
        <w:pStyle w:val="CommentText"/>
      </w:pPr>
      <w:r>
        <w:t>Residuals:</w:t>
      </w:r>
    </w:p>
    <w:p w14:paraId="65B7C08D" w14:textId="77777777" w:rsidR="008C66CD" w:rsidRDefault="008C66CD" w:rsidP="007D1754">
      <w:pPr>
        <w:pStyle w:val="CommentText"/>
      </w:pPr>
      <w:r>
        <w:t xml:space="preserve">     Min       1Q   Median       3Q      Max </w:t>
      </w:r>
    </w:p>
    <w:p w14:paraId="5562D6C9" w14:textId="77777777" w:rsidR="008C66CD" w:rsidRDefault="008C66CD" w:rsidP="007D1754">
      <w:pPr>
        <w:pStyle w:val="CommentText"/>
      </w:pPr>
      <w:r>
        <w:t>-0.20532 -0.03482 -0.</w:t>
      </w:r>
      <w:proofErr w:type="gramStart"/>
      <w:r>
        <w:t>03241  0.05621</w:t>
      </w:r>
      <w:proofErr w:type="gramEnd"/>
      <w:r>
        <w:t xml:space="preserve">  0.23198 </w:t>
      </w:r>
    </w:p>
    <w:p w14:paraId="4BD6B6A2" w14:textId="77777777" w:rsidR="008C66CD" w:rsidRDefault="008C66CD" w:rsidP="007D1754">
      <w:pPr>
        <w:pStyle w:val="CommentText"/>
      </w:pPr>
    </w:p>
    <w:p w14:paraId="072947FC" w14:textId="77777777" w:rsidR="008C66CD" w:rsidRDefault="008C66CD" w:rsidP="007D1754">
      <w:pPr>
        <w:pStyle w:val="CommentText"/>
      </w:pPr>
      <w:r>
        <w:t>Coefficients:</w:t>
      </w:r>
    </w:p>
    <w:p w14:paraId="55BB4DEF" w14:textId="77777777" w:rsidR="008C66CD" w:rsidRDefault="008C66CD" w:rsidP="007D1754">
      <w:pPr>
        <w:pStyle w:val="CommentText"/>
      </w:pPr>
      <w:r>
        <w:t xml:space="preserve">                  Estimate Std. Error t value </w:t>
      </w:r>
      <w:proofErr w:type="spellStart"/>
      <w:r>
        <w:t>Pr</w:t>
      </w:r>
      <w:proofErr w:type="spellEnd"/>
      <w:r>
        <w:t xml:space="preserve">(&gt;|t|)   </w:t>
      </w:r>
    </w:p>
    <w:p w14:paraId="0DA9BD4B" w14:textId="77777777" w:rsidR="008C66CD" w:rsidRDefault="008C66CD" w:rsidP="007D1754">
      <w:pPr>
        <w:pStyle w:val="CommentText"/>
      </w:pPr>
      <w:r>
        <w:t>(</w:t>
      </w:r>
      <w:proofErr w:type="gramStart"/>
      <w:r>
        <w:t xml:space="preserve">Intercept)   </w:t>
      </w:r>
      <w:proofErr w:type="gramEnd"/>
      <w:r>
        <w:t xml:space="preserve">   0.1341438  0.0938903   1.429  0.19615   </w:t>
      </w:r>
    </w:p>
    <w:p w14:paraId="43CF9633" w14:textId="77777777" w:rsidR="008C66CD" w:rsidRDefault="008C66CD" w:rsidP="007D1754">
      <w:pPr>
        <w:pStyle w:val="CommentText"/>
      </w:pPr>
      <w:r>
        <w:t>kelp.cv.89      -0.</w:t>
      </w:r>
      <w:proofErr w:type="gramStart"/>
      <w:r>
        <w:t>6276541  0.1658760</w:t>
      </w:r>
      <w:proofErr w:type="gramEnd"/>
      <w:r>
        <w:t xml:space="preserve">  -3.784  0.00686 **</w:t>
      </w:r>
    </w:p>
    <w:p w14:paraId="0DC205F6" w14:textId="77777777" w:rsidR="008C66CD" w:rsidRDefault="008C66CD"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8C66CD" w:rsidRPr="003E2094" w:rsidRDefault="008C66CD" w:rsidP="007D1754">
      <w:pPr>
        <w:pStyle w:val="CommentText"/>
        <w:rPr>
          <w:lang w:val="fr-FR"/>
        </w:rPr>
      </w:pPr>
      <w:r w:rsidRPr="003E2094">
        <w:rPr>
          <w:lang w:val="fr-FR"/>
        </w:rPr>
        <w:t>---</w:t>
      </w:r>
    </w:p>
    <w:p w14:paraId="1DCC0AB0" w14:textId="77777777" w:rsidR="008C66CD" w:rsidRDefault="008C66CD"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8C66CD" w:rsidRDefault="008C66CD" w:rsidP="007D1754">
      <w:pPr>
        <w:pStyle w:val="CommentText"/>
      </w:pPr>
    </w:p>
    <w:p w14:paraId="4368D8AC" w14:textId="77777777" w:rsidR="008C66CD" w:rsidRDefault="008C66CD" w:rsidP="007D1754">
      <w:pPr>
        <w:pStyle w:val="CommentText"/>
      </w:pPr>
      <w:r>
        <w:t>Residual standard error: 0.128 on 7 degrees of freedom</w:t>
      </w:r>
    </w:p>
    <w:p w14:paraId="284D140E" w14:textId="77777777" w:rsidR="008C66CD" w:rsidRDefault="008C66CD" w:rsidP="007D1754">
      <w:pPr>
        <w:pStyle w:val="CommentText"/>
      </w:pPr>
      <w:r>
        <w:t>Multiple R-squared:  0.7232,</w:t>
      </w:r>
      <w:r>
        <w:tab/>
        <w:t xml:space="preserve">Adjusted R-squared:  0.6442 </w:t>
      </w:r>
    </w:p>
    <w:p w14:paraId="7A5762B9" w14:textId="30072132" w:rsidR="008C66CD" w:rsidRDefault="008C66CD" w:rsidP="007D1754">
      <w:pPr>
        <w:pStyle w:val="CommentText"/>
      </w:pPr>
      <w:r>
        <w:t xml:space="preserve">F-statistic: 9.146 on 2 and 7 </w:t>
      </w:r>
      <w:proofErr w:type="gramStart"/>
      <w:r>
        <w:t>DF,  p</w:t>
      </w:r>
      <w:proofErr w:type="gramEnd"/>
      <w:r>
        <w:t>-value: 0.01115</w:t>
      </w:r>
    </w:p>
  </w:comment>
  <w:comment w:id="34" w:author="Ole Shelton" w:date="2018-01-11T12:05:00Z" w:initials="AOS">
    <w:p w14:paraId="3D05581E" w14:textId="46A32DEF" w:rsidR="008C66CD" w:rsidRDefault="008C66CD">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 w:id="57" w:author="Ole Shelton" w:date="2018-01-09T14:48:00Z" w:initials="AOS">
    <w:p w14:paraId="6C234B07" w14:textId="744EDCCC" w:rsidR="008C66CD" w:rsidRDefault="008C66CD">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 xml:space="preserve">=2 here. </w:t>
      </w:r>
      <w:proofErr w:type="spellStart"/>
      <w:r>
        <w:t>Jameal</w:t>
      </w:r>
      <w:proofErr w:type="spellEnd"/>
      <w:r>
        <w:t>?</w:t>
      </w:r>
    </w:p>
  </w:comment>
  <w:comment w:id="59" w:author="Ole Shelton" w:date="2017-12-01T10:40:00Z" w:initials="AOS">
    <w:p w14:paraId="1F44F8EE" w14:textId="71B986EF" w:rsidR="008C66CD" w:rsidRDefault="008C66CD">
      <w:pPr>
        <w:pStyle w:val="CommentText"/>
      </w:pPr>
      <w:r>
        <w:rPr>
          <w:rStyle w:val="CommentReference"/>
        </w:rPr>
        <w:annotationRef/>
      </w:r>
      <w:r>
        <w:t>Alternate figure version using the average number of otters present at each site in each time period.</w:t>
      </w:r>
    </w:p>
    <w:p w14:paraId="33BFAA86" w14:textId="77777777" w:rsidR="008C66CD" w:rsidRDefault="008C66CD">
      <w:pPr>
        <w:pStyle w:val="CommentText"/>
      </w:pPr>
    </w:p>
    <w:p w14:paraId="0152C974" w14:textId="340E7C4E" w:rsidR="008C66CD" w:rsidRDefault="008C66CD">
      <w:pPr>
        <w:pStyle w:val="CommentText"/>
      </w:pPr>
      <w:r>
        <w:rPr>
          <w:rFonts w:ascii="Times New Roman" w:hAnsi="Times New Roman" w:cs="Times New Roman"/>
          <w:noProof/>
          <w:sz w:val="24"/>
          <w:szCs w:val="24"/>
          <w:lang w:eastAsia="zh-CN"/>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60" w:author="Ole Shelton" w:date="2018-01-09T14:27:00Z" w:initials="AOS">
    <w:p w14:paraId="07228034" w14:textId="26754B7A" w:rsidR="008C66CD" w:rsidRDefault="008C66CD">
      <w:pPr>
        <w:pStyle w:val="CommentText"/>
      </w:pPr>
      <w:r>
        <w:rPr>
          <w:rStyle w:val="CommentReference"/>
        </w:rPr>
        <w:annotationRef/>
      </w:r>
      <w:r>
        <w:t>Greg suggests enlarging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C736BC" w15:done="0"/>
  <w15:commentEx w15:paraId="2DC0CC98" w15:done="0"/>
  <w15:commentEx w15:paraId="25A7FBED" w15:done="0"/>
  <w15:commentEx w15:paraId="7A5762B9" w15:done="0"/>
  <w15:commentEx w15:paraId="3D05581E" w15:done="0"/>
  <w15:commentEx w15:paraId="6C234B07" w15:done="0"/>
  <w15:commentEx w15:paraId="0152C974" w15:done="0"/>
  <w15:commentEx w15:paraId="072280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C736BC" w16cid:durableId="1E300EE1"/>
  <w16cid:commentId w16cid:paraId="2DC0CC98" w16cid:durableId="1E300EE2"/>
  <w16cid:commentId w16cid:paraId="25A7FBED" w16cid:durableId="1E300EE3"/>
  <w16cid:commentId w16cid:paraId="7A5762B9" w16cid:durableId="1E300EE4"/>
  <w16cid:commentId w16cid:paraId="3D05581E" w16cid:durableId="1E300EE5"/>
  <w16cid:commentId w16cid:paraId="6C234B07" w16cid:durableId="1E300EE6"/>
  <w16cid:commentId w16cid:paraId="07228034" w16cid:durableId="1E300E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4764A" w14:textId="77777777" w:rsidR="0029154A" w:rsidRDefault="0029154A" w:rsidP="001D5F25">
      <w:pPr>
        <w:spacing w:after="0" w:line="240" w:lineRule="auto"/>
      </w:pPr>
      <w:r>
        <w:separator/>
      </w:r>
    </w:p>
  </w:endnote>
  <w:endnote w:type="continuationSeparator" w:id="0">
    <w:p w14:paraId="5258C364" w14:textId="77777777" w:rsidR="0029154A" w:rsidRDefault="0029154A"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733338"/>
      <w:docPartObj>
        <w:docPartGallery w:val="Page Numbers (Bottom of Page)"/>
        <w:docPartUnique/>
      </w:docPartObj>
    </w:sdtPr>
    <w:sdtEndPr>
      <w:rPr>
        <w:noProof/>
      </w:rPr>
    </w:sdtEndPr>
    <w:sdtContent>
      <w:p w14:paraId="68895288" w14:textId="03B740C9" w:rsidR="008C66CD" w:rsidRDefault="008C66CD">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7730144E" w14:textId="77777777" w:rsidR="008C66CD" w:rsidRDefault="008C6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C69A7" w14:textId="77777777" w:rsidR="0029154A" w:rsidRDefault="0029154A" w:rsidP="001D5F25">
      <w:pPr>
        <w:spacing w:after="0" w:line="240" w:lineRule="auto"/>
      </w:pPr>
      <w:r>
        <w:separator/>
      </w:r>
    </w:p>
  </w:footnote>
  <w:footnote w:type="continuationSeparator" w:id="0">
    <w:p w14:paraId="6A709411" w14:textId="77777777" w:rsidR="0029154A" w:rsidRDefault="0029154A"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le Shelton">
    <w15:presenceInfo w15:providerId="None" w15:userId="Ole Shelton"/>
  </w15:person>
  <w15:person w15:author="Chris.Harvey">
    <w15:presenceInfo w15:providerId="None" w15:userId="Chris.Harve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51059"/>
    <w:rsid w:val="00054C84"/>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0F7DEA"/>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6C1C"/>
    <w:rsid w:val="00176EAD"/>
    <w:rsid w:val="00177BB9"/>
    <w:rsid w:val="0018150D"/>
    <w:rsid w:val="001815AF"/>
    <w:rsid w:val="0018710D"/>
    <w:rsid w:val="001943D5"/>
    <w:rsid w:val="001A0A96"/>
    <w:rsid w:val="001A1AEB"/>
    <w:rsid w:val="001A3EE3"/>
    <w:rsid w:val="001A6CCE"/>
    <w:rsid w:val="001A7185"/>
    <w:rsid w:val="001B1B95"/>
    <w:rsid w:val="001B2DF6"/>
    <w:rsid w:val="001B3916"/>
    <w:rsid w:val="001B4A98"/>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54A"/>
    <w:rsid w:val="0029189C"/>
    <w:rsid w:val="002A09B6"/>
    <w:rsid w:val="002A558F"/>
    <w:rsid w:val="002A7F60"/>
    <w:rsid w:val="002B2614"/>
    <w:rsid w:val="002B2FAF"/>
    <w:rsid w:val="002B4BDA"/>
    <w:rsid w:val="002B4DEA"/>
    <w:rsid w:val="002B56F3"/>
    <w:rsid w:val="002C0F2A"/>
    <w:rsid w:val="002C11B5"/>
    <w:rsid w:val="002C122D"/>
    <w:rsid w:val="002C1F54"/>
    <w:rsid w:val="002C798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3BAA"/>
    <w:rsid w:val="00323E60"/>
    <w:rsid w:val="0032407D"/>
    <w:rsid w:val="003248E7"/>
    <w:rsid w:val="00325D4A"/>
    <w:rsid w:val="00326F2B"/>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49CA"/>
    <w:rsid w:val="00385D11"/>
    <w:rsid w:val="00386883"/>
    <w:rsid w:val="00386F14"/>
    <w:rsid w:val="003907EC"/>
    <w:rsid w:val="00394B16"/>
    <w:rsid w:val="003950E5"/>
    <w:rsid w:val="003A1E6A"/>
    <w:rsid w:val="003A401F"/>
    <w:rsid w:val="003A6675"/>
    <w:rsid w:val="003B2D30"/>
    <w:rsid w:val="003B31E0"/>
    <w:rsid w:val="003B4A86"/>
    <w:rsid w:val="003C3FFA"/>
    <w:rsid w:val="003C5294"/>
    <w:rsid w:val="003C57A1"/>
    <w:rsid w:val="003C723C"/>
    <w:rsid w:val="003D1CCD"/>
    <w:rsid w:val="003D1D77"/>
    <w:rsid w:val="003E0057"/>
    <w:rsid w:val="003E2094"/>
    <w:rsid w:val="003E45D4"/>
    <w:rsid w:val="003E4CB9"/>
    <w:rsid w:val="003E6C90"/>
    <w:rsid w:val="003F5EE1"/>
    <w:rsid w:val="003F675F"/>
    <w:rsid w:val="004041BE"/>
    <w:rsid w:val="004063BA"/>
    <w:rsid w:val="00407AC4"/>
    <w:rsid w:val="00412161"/>
    <w:rsid w:val="004162E0"/>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583B"/>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56C3"/>
    <w:rsid w:val="004D6174"/>
    <w:rsid w:val="004E355B"/>
    <w:rsid w:val="004E50F2"/>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75E4F"/>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2F8A"/>
    <w:rsid w:val="005F578C"/>
    <w:rsid w:val="005F6C85"/>
    <w:rsid w:val="005F6D06"/>
    <w:rsid w:val="0060001F"/>
    <w:rsid w:val="00600387"/>
    <w:rsid w:val="006016BE"/>
    <w:rsid w:val="00603DF7"/>
    <w:rsid w:val="006070A5"/>
    <w:rsid w:val="0060714C"/>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457F"/>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2CCB"/>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1D8F"/>
    <w:rsid w:val="008A2F4F"/>
    <w:rsid w:val="008A4672"/>
    <w:rsid w:val="008A4F00"/>
    <w:rsid w:val="008A6921"/>
    <w:rsid w:val="008B09E4"/>
    <w:rsid w:val="008B4674"/>
    <w:rsid w:val="008C0963"/>
    <w:rsid w:val="008C2534"/>
    <w:rsid w:val="008C5D7F"/>
    <w:rsid w:val="008C5E65"/>
    <w:rsid w:val="008C66CD"/>
    <w:rsid w:val="008D253B"/>
    <w:rsid w:val="008E5565"/>
    <w:rsid w:val="008E64F6"/>
    <w:rsid w:val="008F0498"/>
    <w:rsid w:val="008F1128"/>
    <w:rsid w:val="008F4C32"/>
    <w:rsid w:val="008F7061"/>
    <w:rsid w:val="00901C78"/>
    <w:rsid w:val="009024B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3C56"/>
    <w:rsid w:val="00975EF7"/>
    <w:rsid w:val="009762D4"/>
    <w:rsid w:val="00980275"/>
    <w:rsid w:val="00980832"/>
    <w:rsid w:val="00990B91"/>
    <w:rsid w:val="00991428"/>
    <w:rsid w:val="0099573E"/>
    <w:rsid w:val="009974B7"/>
    <w:rsid w:val="009A451E"/>
    <w:rsid w:val="009A49B5"/>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1672"/>
    <w:rsid w:val="00A06140"/>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76B67"/>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0B9B"/>
    <w:rsid w:val="00B535D3"/>
    <w:rsid w:val="00B56634"/>
    <w:rsid w:val="00B607BF"/>
    <w:rsid w:val="00B63FF4"/>
    <w:rsid w:val="00B712D5"/>
    <w:rsid w:val="00B71902"/>
    <w:rsid w:val="00B73B04"/>
    <w:rsid w:val="00B84486"/>
    <w:rsid w:val="00B84F55"/>
    <w:rsid w:val="00B928AA"/>
    <w:rsid w:val="00B93E4B"/>
    <w:rsid w:val="00B9463D"/>
    <w:rsid w:val="00B94BB5"/>
    <w:rsid w:val="00BA015C"/>
    <w:rsid w:val="00BA7A19"/>
    <w:rsid w:val="00BB081F"/>
    <w:rsid w:val="00BB338B"/>
    <w:rsid w:val="00BB7F81"/>
    <w:rsid w:val="00BC0586"/>
    <w:rsid w:val="00BC45C3"/>
    <w:rsid w:val="00BC599C"/>
    <w:rsid w:val="00BC5FE5"/>
    <w:rsid w:val="00BC689C"/>
    <w:rsid w:val="00BC785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408"/>
    <w:rsid w:val="00C052BB"/>
    <w:rsid w:val="00C12030"/>
    <w:rsid w:val="00C15705"/>
    <w:rsid w:val="00C16271"/>
    <w:rsid w:val="00C1717E"/>
    <w:rsid w:val="00C20890"/>
    <w:rsid w:val="00C22C0C"/>
    <w:rsid w:val="00C241E8"/>
    <w:rsid w:val="00C24347"/>
    <w:rsid w:val="00C2452D"/>
    <w:rsid w:val="00C31C3A"/>
    <w:rsid w:val="00C340C5"/>
    <w:rsid w:val="00C3472A"/>
    <w:rsid w:val="00C35F23"/>
    <w:rsid w:val="00C424C7"/>
    <w:rsid w:val="00C429C8"/>
    <w:rsid w:val="00C44463"/>
    <w:rsid w:val="00C5586F"/>
    <w:rsid w:val="00C55BC7"/>
    <w:rsid w:val="00C57235"/>
    <w:rsid w:val="00C63B3A"/>
    <w:rsid w:val="00C65B61"/>
    <w:rsid w:val="00C6722A"/>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62D3"/>
    <w:rsid w:val="00D37893"/>
    <w:rsid w:val="00D44BB8"/>
    <w:rsid w:val="00D45CDB"/>
    <w:rsid w:val="00D476CE"/>
    <w:rsid w:val="00D52199"/>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3F56"/>
    <w:rsid w:val="00D94430"/>
    <w:rsid w:val="00DA15EC"/>
    <w:rsid w:val="00DA2376"/>
    <w:rsid w:val="00DB121B"/>
    <w:rsid w:val="00DB1C27"/>
    <w:rsid w:val="00DB351F"/>
    <w:rsid w:val="00DB4238"/>
    <w:rsid w:val="00DB5412"/>
    <w:rsid w:val="00DB6A4C"/>
    <w:rsid w:val="00DC160C"/>
    <w:rsid w:val="00DC175B"/>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B3"/>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306C8"/>
    <w:rsid w:val="00F31979"/>
    <w:rsid w:val="00F33E74"/>
    <w:rsid w:val="00F340CD"/>
    <w:rsid w:val="00F346BB"/>
    <w:rsid w:val="00F36E68"/>
    <w:rsid w:val="00F37A2C"/>
    <w:rsid w:val="00F41FD9"/>
    <w:rsid w:val="00F41FFA"/>
    <w:rsid w:val="00F425F6"/>
    <w:rsid w:val="00F458E5"/>
    <w:rsid w:val="00F474BB"/>
    <w:rsid w:val="00F47F83"/>
    <w:rsid w:val="00F531D9"/>
    <w:rsid w:val="00F542F8"/>
    <w:rsid w:val="00F54CBF"/>
    <w:rsid w:val="00F55396"/>
    <w:rsid w:val="00F55F52"/>
    <w:rsid w:val="00F5754D"/>
    <w:rsid w:val="00F61DFC"/>
    <w:rsid w:val="00F62558"/>
    <w:rsid w:val="00F6740E"/>
    <w:rsid w:val="00F7149D"/>
    <w:rsid w:val="00F720CD"/>
    <w:rsid w:val="00F76E00"/>
    <w:rsid w:val="00F770A3"/>
    <w:rsid w:val="00F81784"/>
    <w:rsid w:val="00F82116"/>
    <w:rsid w:val="00F83DD0"/>
    <w:rsid w:val="00F86BDF"/>
    <w:rsid w:val="00F87B3D"/>
    <w:rsid w:val="00F93732"/>
    <w:rsid w:val="00F94294"/>
    <w:rsid w:val="00F95BFE"/>
    <w:rsid w:val="00FA1478"/>
    <w:rsid w:val="00FA2A30"/>
    <w:rsid w:val="00FA31AE"/>
    <w:rsid w:val="00FA4134"/>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 w:type="character" w:customStyle="1" w:styleId="article-headermeta-info-data">
    <w:name w:val="article-header__meta-info-data"/>
    <w:basedOn w:val="DefaultParagraphFont"/>
    <w:rsid w:val="00712C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166528331">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8" Type="http://schemas.openxmlformats.org/officeDocument/2006/relationships/hyperlink" Target="https://shoreline.noaa.gov/data/datasheets/cusp.html" TargetMode="External"/><Relationship Id="rId13" Type="http://schemas.openxmlformats.org/officeDocument/2006/relationships/image" Target="media/image2.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yperlink" Target="http://gis.ncdc.noaa.gov/map/viewer/"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www.ncdc.noaa.gov/cdo-web/datasets/NORMAL_HLY/stations/GHCND:USW00094240/deta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87A22-669F-2641-A000-62EE4C9F1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45</Pages>
  <Words>18984</Words>
  <Characters>108214</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8</cp:revision>
  <dcterms:created xsi:type="dcterms:W3CDTF">2018-01-19T21:40:00Z</dcterms:created>
  <dcterms:modified xsi:type="dcterms:W3CDTF">2018-02-1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